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6E95A5" w14:textId="77777777" w:rsidR="00471215" w:rsidRDefault="00471215" w:rsidP="00ED3428">
      <w:pPr>
        <w:pStyle w:val="Heading1"/>
        <w:jc w:val="center"/>
      </w:pPr>
      <w:bookmarkStart w:id="0" w:name="_Toc536017939"/>
      <w:r>
        <w:t>ABSTRACT OF THE DISSERTATION</w:t>
      </w:r>
      <w:bookmarkEnd w:id="0"/>
    </w:p>
    <w:p w14:paraId="5E6FBE25" w14:textId="77777777" w:rsidR="00471215" w:rsidRDefault="00471215" w:rsidP="00471215">
      <w:pPr>
        <w:jc w:val="center"/>
      </w:pPr>
      <w:r>
        <w:t>Title</w:t>
      </w:r>
    </w:p>
    <w:p w14:paraId="7FDE7E29" w14:textId="77777777" w:rsidR="00471215" w:rsidRDefault="00471215" w:rsidP="00471215">
      <w:pPr>
        <w:tabs>
          <w:tab w:val="center" w:pos="4320"/>
          <w:tab w:val="right" w:pos="8640"/>
        </w:tabs>
      </w:pPr>
      <w:r>
        <w:tab/>
        <w:t xml:space="preserve">by </w:t>
      </w:r>
      <w:r w:rsidRPr="00471215">
        <w:rPr>
          <w:caps/>
        </w:rPr>
        <w:t>John Braley</w:t>
      </w:r>
      <w:r>
        <w:rPr>
          <w:caps/>
        </w:rPr>
        <w:tab/>
      </w:r>
    </w:p>
    <w:p w14:paraId="159ADA3E" w14:textId="77777777" w:rsidR="00471215" w:rsidRDefault="00471215" w:rsidP="00471215">
      <w:pPr>
        <w:spacing w:line="240" w:lineRule="auto"/>
        <w:jc w:val="center"/>
      </w:pPr>
      <w:r>
        <w:t xml:space="preserve">Dissertation Director: </w:t>
      </w:r>
    </w:p>
    <w:p w14:paraId="70B32D00" w14:textId="77777777" w:rsidR="00471215" w:rsidRDefault="00471215" w:rsidP="00471215">
      <w:pPr>
        <w:spacing w:after="200" w:line="276" w:lineRule="auto"/>
        <w:jc w:val="center"/>
      </w:pPr>
      <w:r>
        <w:t>Franklin L Moon</w:t>
      </w:r>
    </w:p>
    <w:p w14:paraId="24D246D9" w14:textId="77777777" w:rsidR="00471215" w:rsidRDefault="00471215">
      <w:pPr>
        <w:spacing w:after="200" w:line="276" w:lineRule="auto"/>
      </w:pPr>
    </w:p>
    <w:p w14:paraId="31F4B166" w14:textId="77777777" w:rsidR="00471215" w:rsidRDefault="00471215">
      <w:pPr>
        <w:spacing w:after="200" w:line="276" w:lineRule="auto"/>
      </w:pPr>
    </w:p>
    <w:p w14:paraId="1346633C" w14:textId="77777777" w:rsidR="00471215" w:rsidRDefault="00471215">
      <w:pPr>
        <w:spacing w:after="200" w:line="276" w:lineRule="auto"/>
      </w:pPr>
      <w:r>
        <w:t xml:space="preserve">Begin text here. </w:t>
      </w:r>
      <w:r>
        <w:br w:type="page"/>
      </w:r>
    </w:p>
    <w:p w14:paraId="0E59ABB9" w14:textId="77777777" w:rsidR="00550D12" w:rsidRDefault="00471215" w:rsidP="00ED3428">
      <w:pPr>
        <w:pStyle w:val="Heading1"/>
      </w:pPr>
      <w:bookmarkStart w:id="1" w:name="_Toc536017940"/>
      <w:r>
        <w:lastRenderedPageBreak/>
        <w:t>Table of Contents</w:t>
      </w:r>
      <w:bookmarkEnd w:id="1"/>
    </w:p>
    <w:p w14:paraId="211D9128" w14:textId="77777777"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14:paraId="065660CF" w14:textId="77777777" w:rsidR="009B4D90" w:rsidRDefault="0039233E">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14:paraId="3ACC9E4C" w14:textId="77777777" w:rsidR="009B4D90" w:rsidRDefault="0039233E">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14:paraId="56E18CD2" w14:textId="77777777" w:rsidR="009B4D90" w:rsidRDefault="0039233E">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14:paraId="25E42B82" w14:textId="77777777" w:rsidR="009B4D90" w:rsidRDefault="0039233E">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14:paraId="3D65DE30" w14:textId="77777777" w:rsidR="009B4D90" w:rsidRDefault="0039233E">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14:paraId="0809A79D" w14:textId="77777777" w:rsidR="009B4D90" w:rsidRDefault="0039233E">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14:paraId="756FF325" w14:textId="77777777" w:rsidR="009B4D90" w:rsidRDefault="0039233E">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62CFCCB9" w14:textId="77777777" w:rsidR="009B4D90" w:rsidRDefault="0039233E">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58EDBFD4" w14:textId="77777777" w:rsidR="009B4D90" w:rsidRDefault="0039233E">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33E51410" w14:textId="77777777" w:rsidR="009B4D90" w:rsidRDefault="0039233E">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14:paraId="763F80CD" w14:textId="77777777" w:rsidR="009B4D90" w:rsidRDefault="0039233E">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14:paraId="7D3D3440" w14:textId="77777777" w:rsidR="009B4D90" w:rsidRDefault="0039233E">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14:paraId="300A7E27" w14:textId="77777777" w:rsidR="009B4D90" w:rsidRDefault="0039233E">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14:paraId="1D965E3C" w14:textId="77777777" w:rsidR="009B4D90" w:rsidRDefault="0039233E">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14:paraId="2CA9E2E3" w14:textId="77777777" w:rsidR="009B4D90" w:rsidRDefault="0039233E">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14:paraId="0C71F60F" w14:textId="77777777" w:rsidR="009B4D90" w:rsidRDefault="0039233E">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14:paraId="0AF95DE4" w14:textId="77777777" w:rsidR="009B4D90" w:rsidRDefault="0039233E">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14:paraId="1B93AF66" w14:textId="77777777" w:rsidR="009B4D90" w:rsidRDefault="0039233E">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14:paraId="0BBC9F0B" w14:textId="77777777" w:rsidR="009B4D90" w:rsidRDefault="0039233E">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14:paraId="5E2E2B4E" w14:textId="77777777" w:rsidR="009B4D90" w:rsidRDefault="0039233E">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14:paraId="2C404606" w14:textId="77777777" w:rsidR="009B4D90" w:rsidRDefault="0039233E">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14:paraId="38CB233B" w14:textId="77777777" w:rsidR="009B4D90" w:rsidRDefault="0039233E">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14:paraId="64135A1C" w14:textId="77777777" w:rsidR="009B4D90" w:rsidRDefault="0039233E">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14:paraId="5574CF8B" w14:textId="77777777" w:rsidR="009B4D90" w:rsidRDefault="0039233E">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14:paraId="7D4AEC7F" w14:textId="77777777" w:rsidR="009B4D90" w:rsidRDefault="0039233E">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14:paraId="3E5FBEA5" w14:textId="77777777" w:rsidR="009B4D90" w:rsidRDefault="0039233E">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14:paraId="7A21992E" w14:textId="77777777" w:rsidR="009B4D90" w:rsidRDefault="0039233E">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14:paraId="75FE605C" w14:textId="77777777" w:rsidR="009B4D90" w:rsidRDefault="0039233E">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14:paraId="3AC3A3EE" w14:textId="77777777" w:rsidR="009B4D90" w:rsidRDefault="0039233E">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7E74BAB2" w14:textId="77777777" w:rsidR="009B4D90" w:rsidRDefault="0039233E">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5F2B4BAD" w14:textId="77777777" w:rsidR="009B4D90" w:rsidRDefault="0039233E">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1B03265C" w14:textId="77777777" w:rsidR="009B4D90" w:rsidRDefault="0039233E">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62E34A39" w14:textId="77777777" w:rsidR="009B4D90" w:rsidRDefault="0039233E">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44A34C64" w14:textId="77777777" w:rsidR="009B4D90" w:rsidRDefault="0039233E">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47B67072" w14:textId="77777777" w:rsidR="009B4D90" w:rsidRDefault="0039233E">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3D049045" w14:textId="77777777" w:rsidR="00471215" w:rsidRDefault="00E42662">
      <w:pPr>
        <w:spacing w:after="200" w:line="276" w:lineRule="auto"/>
      </w:pPr>
      <w:r>
        <w:fldChar w:fldCharType="end"/>
      </w:r>
      <w:r w:rsidR="00471215">
        <w:br w:type="page"/>
      </w:r>
    </w:p>
    <w:p w14:paraId="731F6C26" w14:textId="77777777" w:rsidR="00471215" w:rsidRDefault="00471215" w:rsidP="00471215">
      <w:pPr>
        <w:pStyle w:val="Heading1"/>
      </w:pPr>
      <w:bookmarkStart w:id="2" w:name="_Toc536017941"/>
      <w:r>
        <w:lastRenderedPageBreak/>
        <w:t>List of Tables</w:t>
      </w:r>
      <w:bookmarkEnd w:id="2"/>
    </w:p>
    <w:p w14:paraId="1784D9C7" w14:textId="77777777" w:rsidR="00471215" w:rsidRDefault="00471215">
      <w:pPr>
        <w:spacing w:after="200" w:line="276" w:lineRule="auto"/>
      </w:pPr>
      <w:r>
        <w:br w:type="page"/>
      </w:r>
    </w:p>
    <w:p w14:paraId="5EA37764" w14:textId="77777777" w:rsidR="00471215" w:rsidRDefault="00471215" w:rsidP="00471215">
      <w:pPr>
        <w:pStyle w:val="Heading1"/>
      </w:pPr>
      <w:bookmarkStart w:id="3" w:name="_Toc536017942"/>
      <w:r>
        <w:lastRenderedPageBreak/>
        <w:t>List of Illustrations</w:t>
      </w:r>
      <w:bookmarkEnd w:id="3"/>
    </w:p>
    <w:p w14:paraId="402817D6" w14:textId="77777777" w:rsidR="00471215" w:rsidRDefault="00471215" w:rsidP="00471215"/>
    <w:p w14:paraId="5D2744C8" w14:textId="77777777"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14:paraId="468696E8" w14:textId="77777777" w:rsidR="00ED3428" w:rsidRDefault="00471215" w:rsidP="00471215">
      <w:pPr>
        <w:pStyle w:val="Heading1"/>
      </w:pPr>
      <w:bookmarkStart w:id="4" w:name="_Toc536017943"/>
      <w:commentRangeStart w:id="5"/>
      <w:r>
        <w:lastRenderedPageBreak/>
        <w:t>Introduction</w:t>
      </w:r>
      <w:bookmarkEnd w:id="4"/>
      <w:commentRangeEnd w:id="5"/>
      <w:r w:rsidR="00237D92">
        <w:rPr>
          <w:rStyle w:val="CommentReference"/>
          <w:rFonts w:asciiTheme="minorHAnsi" w:eastAsiaTheme="minorHAnsi" w:hAnsiTheme="minorHAnsi" w:cstheme="minorBidi"/>
          <w:b w:val="0"/>
          <w:bCs w:val="0"/>
        </w:rPr>
        <w:commentReference w:id="5"/>
      </w:r>
    </w:p>
    <w:p w14:paraId="34580B7D" w14:textId="77777777" w:rsidR="00B132EE" w:rsidRDefault="00B132EE">
      <w:pPr>
        <w:spacing w:after="200" w:line="276" w:lineRule="auto"/>
      </w:pPr>
      <w:r>
        <w:t xml:space="preserve">This document aims to explain and demonstrate the behavior of a bridge under a moving vehicle. Before </w:t>
      </w:r>
      <w:commentRangeStart w:id="6"/>
      <w:r>
        <w:t>I</w:t>
      </w:r>
      <w:commentRangeEnd w:id="6"/>
      <w:r w:rsidR="00237D92">
        <w:rPr>
          <w:rStyle w:val="CommentReference"/>
        </w:rPr>
        <w:commentReference w:id="6"/>
      </w:r>
      <w:r>
        <w:t xml:space="preserve"> embark on that effort I feel obliged to define a few terms that you may notice to abound throughout</w:t>
      </w:r>
      <w:r w:rsidR="00016E8D">
        <w:t xml:space="preserve"> the following pages</w:t>
      </w:r>
      <w:r>
        <w:t xml:space="preserve">. </w:t>
      </w:r>
    </w:p>
    <w:p w14:paraId="30BD7FA5" w14:textId="77777777"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14:paraId="70D6B07C" w14:textId="77777777"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14:paraId="773D7330" w14:textId="77777777"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w:t>
      </w:r>
      <w:commentRangeStart w:id="7"/>
      <w:r>
        <w:t>. Structures</w:t>
      </w:r>
      <w:r w:rsidR="00663571">
        <w:t xml:space="preserve"> often</w:t>
      </w:r>
      <w:r>
        <w:t xml:space="preserve"> remain </w:t>
      </w:r>
      <w:r w:rsidR="00663571">
        <w:t>near</w:t>
      </w:r>
      <w:r>
        <w:t xml:space="preserve"> enough to a motionless state that the structure can be described as a static sy</w:t>
      </w:r>
      <w:r w:rsidR="00282282">
        <w:t>stem</w:t>
      </w:r>
      <w:commentRangeEnd w:id="7"/>
      <w:r w:rsidR="00237D92">
        <w:rPr>
          <w:rStyle w:val="CommentReference"/>
        </w:rPr>
        <w:commentReference w:id="7"/>
      </w:r>
      <w:r w:rsidR="00282282">
        <w:t>,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w:t>
      </w:r>
      <w:commentRangeStart w:id="8"/>
      <w:commentRangeStart w:id="9"/>
      <w:r w:rsidR="00663571">
        <w:t xml:space="preserve">deformation </w:t>
      </w:r>
      <w:commentRangeEnd w:id="8"/>
      <w:r w:rsidR="00237D92">
        <w:rPr>
          <w:rStyle w:val="CommentReference"/>
        </w:rPr>
        <w:commentReference w:id="8"/>
      </w:r>
      <w:commentRangeEnd w:id="9"/>
      <w:r w:rsidR="00DF10BB">
        <w:rPr>
          <w:rStyle w:val="CommentReference"/>
        </w:rPr>
        <w:commentReference w:id="9"/>
      </w:r>
      <w:r w:rsidR="00663571">
        <w:t xml:space="preserve">experienced by a structure </w:t>
      </w:r>
      <w:r w:rsidR="00282282">
        <w:t xml:space="preserve">associated with its motion </w:t>
      </w:r>
      <w:r w:rsidR="00496B8E">
        <w:t>is</w:t>
      </w:r>
      <w:r w:rsidR="00282282">
        <w:t xml:space="preserve"> appreciable, as is seen in seismic events. </w:t>
      </w:r>
    </w:p>
    <w:p w14:paraId="0B78F93E" w14:textId="77777777" w:rsidR="00016E8D" w:rsidRDefault="00282282">
      <w:pPr>
        <w:spacing w:after="200" w:line="276" w:lineRule="auto"/>
      </w:pPr>
      <w:r>
        <w:t xml:space="preserve">Live load demands have historically been estimated using static analysis. The dynamic amplification factor that should be used depends on the design specification with jurisdiction. According to AASHTO, a maximum factor </w:t>
      </w:r>
      <w:commentRangeStart w:id="10"/>
      <w:commentRangeStart w:id="11"/>
      <w:r>
        <w:t xml:space="preserve">of 1.33 </w:t>
      </w:r>
      <w:commentRangeEnd w:id="10"/>
      <w:r w:rsidR="00237D92">
        <w:rPr>
          <w:rStyle w:val="CommentReference"/>
        </w:rPr>
        <w:commentReference w:id="10"/>
      </w:r>
      <w:commentRangeEnd w:id="11"/>
      <w:r w:rsidR="006A646E">
        <w:rPr>
          <w:rStyle w:val="CommentReference"/>
        </w:rPr>
        <w:commentReference w:id="11"/>
      </w:r>
      <w:r>
        <w:t>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14:paraId="3AFE7C4A" w14:textId="77777777"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w:t>
      </w:r>
      <w:commentRangeStart w:id="12"/>
      <w:commentRangeStart w:id="13"/>
      <w:r>
        <w:t>required</w:t>
      </w:r>
      <w:commentRangeEnd w:id="12"/>
      <w:r w:rsidR="00237D92">
        <w:rPr>
          <w:rStyle w:val="CommentReference"/>
        </w:rPr>
        <w:commentReference w:id="12"/>
      </w:r>
      <w:commentRangeEnd w:id="13"/>
      <w:r w:rsidR="00F53971">
        <w:rPr>
          <w:rStyle w:val="CommentReference"/>
        </w:rPr>
        <w:commentReference w:id="13"/>
      </w:r>
      <w:r>
        <w:t xml:space="preserve">. </w:t>
      </w:r>
    </w:p>
    <w:p w14:paraId="4FF308A3" w14:textId="31623C61" w:rsidR="009B4D90" w:rsidRDefault="009B4D90" w:rsidP="00CE0102">
      <w:pPr>
        <w:spacing w:after="200" w:line="276" w:lineRule="auto"/>
      </w:pPr>
    </w:p>
    <w:p w14:paraId="399F2251" w14:textId="77777777" w:rsidR="00ED3428" w:rsidRDefault="00ED3428" w:rsidP="009B4D90">
      <w:pPr>
        <w:pStyle w:val="Heading1"/>
      </w:pPr>
      <w:r>
        <w:lastRenderedPageBreak/>
        <w:t>State of the Art</w:t>
      </w:r>
    </w:p>
    <w:p w14:paraId="28F453BF" w14:textId="77777777" w:rsidR="00ED3428" w:rsidRDefault="00594561" w:rsidP="00594561">
      <w:pPr>
        <w:pStyle w:val="Heading2"/>
      </w:pPr>
      <w:bookmarkStart w:id="14" w:name="_Toc536017944"/>
      <w:r>
        <w:t>Heading 2</w:t>
      </w:r>
      <w:bookmarkEnd w:id="14"/>
    </w:p>
    <w:p w14:paraId="403D8374" w14:textId="77777777" w:rsidR="00594561" w:rsidRDefault="00594561" w:rsidP="00594561">
      <w:pPr>
        <w:pStyle w:val="Heading3"/>
      </w:pPr>
      <w:bookmarkStart w:id="15" w:name="_Toc536017945"/>
      <w:r>
        <w:t>Heading 3</w:t>
      </w:r>
      <w:bookmarkEnd w:id="15"/>
    </w:p>
    <w:p w14:paraId="12E8D468" w14:textId="77777777" w:rsidR="00594561" w:rsidRPr="00594561" w:rsidRDefault="00594561" w:rsidP="00594561">
      <w:pPr>
        <w:pStyle w:val="Heading4"/>
      </w:pPr>
      <w:r>
        <w:t>Heading 4</w:t>
      </w:r>
    </w:p>
    <w:p w14:paraId="09295667" w14:textId="77777777"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14:paraId="11E45EE0" w14:textId="77777777"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14:paraId="0118665C" w14:textId="77777777" w:rsidR="00121D48" w:rsidRDefault="00121D48" w:rsidP="00594561">
      <w:r>
        <w:t xml:space="preserve">More information can be found here: </w:t>
      </w:r>
      <w:hyperlink r:id="rId13" w:history="1">
        <w:r w:rsidRPr="00121D48">
          <w:rPr>
            <w:rStyle w:val="Hyperlink"/>
          </w:rPr>
          <w:t>https://gsnb.rutgers.edu/academics/electronic-thesis-and-dissertation-style-guide#sample</w:t>
        </w:r>
      </w:hyperlink>
      <w:r>
        <w:t>.</w:t>
      </w:r>
    </w:p>
    <w:p w14:paraId="201B86A1" w14:textId="77777777" w:rsidR="00121D48" w:rsidRDefault="00594561" w:rsidP="00121D48">
      <w:pPr>
        <w:pStyle w:val="Images"/>
      </w:pPr>
      <w:r>
        <w:rPr>
          <w:noProof/>
        </w:rPr>
        <mc:AlternateContent>
          <mc:Choice Requires="wps">
            <w:drawing>
              <wp:inline distT="0" distB="0" distL="0" distR="0" wp14:anchorId="1B524406" wp14:editId="3E08652F">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3C533C" w14:textId="77777777" w:rsidR="0039233E" w:rsidRPr="00594561" w:rsidRDefault="0039233E"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B524406"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14:paraId="533C533C" w14:textId="77777777" w:rsidR="0039233E" w:rsidRPr="00594561" w:rsidRDefault="0039233E"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14:paraId="5B089299" w14:textId="77777777"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823BF5">
        <w:rPr>
          <w:noProof/>
        </w:rPr>
        <w:t>1</w:t>
      </w:r>
      <w:r w:rsidR="0078412B">
        <w:rPr>
          <w:noProof/>
        </w:rPr>
        <w:fldChar w:fldCharType="end"/>
      </w:r>
      <w:r>
        <w:t>: Test Image</w:t>
      </w:r>
    </w:p>
    <w:p w14:paraId="72ECE131" w14:textId="77777777" w:rsidR="00121D48" w:rsidRDefault="00121D48" w:rsidP="00594561"/>
    <w:p w14:paraId="048802A6" w14:textId="77777777" w:rsidR="00496B8E" w:rsidRDefault="00496B8E">
      <w:pPr>
        <w:spacing w:before="0" w:after="200" w:line="276" w:lineRule="auto"/>
      </w:pPr>
      <w:r>
        <w:br w:type="page"/>
      </w:r>
    </w:p>
    <w:p w14:paraId="70DA58DE" w14:textId="77777777" w:rsidR="00496B8E" w:rsidRDefault="00496B8E" w:rsidP="00496B8E">
      <w:pPr>
        <w:pStyle w:val="Heading1"/>
      </w:pPr>
      <w:bookmarkStart w:id="16" w:name="_Toc536017946"/>
      <w:r>
        <w:lastRenderedPageBreak/>
        <w:t>Part 1: Understanding vehicle-bridge interaction and dynamic amplification</w:t>
      </w:r>
      <w:bookmarkEnd w:id="16"/>
    </w:p>
    <w:p w14:paraId="03903031" w14:textId="77777777" w:rsidR="005D609C" w:rsidRDefault="00496B8E" w:rsidP="00496B8E">
      <w:commentRangeStart w:id="17"/>
      <w:r>
        <w:t>This</w:t>
      </w:r>
      <w:commentRangeEnd w:id="17"/>
      <w:r w:rsidR="00C87404">
        <w:rPr>
          <w:rStyle w:val="CommentReference"/>
        </w:rPr>
        <w:commentReference w:id="17"/>
      </w:r>
      <w:r>
        <w:t xml:space="preserve">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14:paraId="4D957EDF" w14:textId="77777777" w:rsidR="00496B8E" w:rsidRDefault="00496B8E" w:rsidP="00496B8E">
      <w:pPr>
        <w:pStyle w:val="Heading2"/>
      </w:pPr>
      <w:bookmarkStart w:id="18" w:name="_Toc536017947"/>
      <w:r>
        <w:t>Experimental Case Study</w:t>
      </w:r>
      <w:bookmarkEnd w:id="18"/>
    </w:p>
    <w:p w14:paraId="7B311E41" w14:textId="77777777" w:rsidR="00B642C0"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r w:rsidR="00B642C0">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14:paraId="26629D60" w14:textId="77777777" w:rsidR="002B361B" w:rsidRDefault="002B361B" w:rsidP="00B642C0">
      <w:r>
        <w:rPr>
          <w:noProof/>
        </w:rPr>
        <w:drawing>
          <wp:inline distT="0" distB="0" distL="0" distR="0" wp14:anchorId="631E8F18" wp14:editId="26646F73">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5486400" cy="1663700"/>
                    </a:xfrm>
                    <a:prstGeom prst="rect">
                      <a:avLst/>
                    </a:prstGeom>
                  </pic:spPr>
                </pic:pic>
              </a:graphicData>
            </a:graphic>
          </wp:inline>
        </w:drawing>
      </w:r>
    </w:p>
    <w:p w14:paraId="303C25CC" w14:textId="77777777" w:rsidR="006C0FDB" w:rsidRDefault="006C0FDB" w:rsidP="006C0FDB">
      <w:pPr>
        <w:pStyle w:val="Heading3"/>
      </w:pPr>
      <w:bookmarkStart w:id="19" w:name="_Toc536017948"/>
      <w:r>
        <w:t>Description of Test Structure</w:t>
      </w:r>
      <w:bookmarkEnd w:id="19"/>
    </w:p>
    <w:p w14:paraId="0E82C640" w14:textId="77777777"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w:t>
      </w:r>
      <w:r w:rsidR="00C62BD1">
        <w:lastRenderedPageBreak/>
        <w:t>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14:paraId="49FC2F22" w14:textId="77777777" w:rsidR="00B642C0" w:rsidRDefault="00B642C0" w:rsidP="00B642C0">
      <w:r>
        <w:rPr>
          <w:noProof/>
        </w:rPr>
        <w:drawing>
          <wp:inline distT="0" distB="0" distL="0" distR="0" wp14:anchorId="76145F8C" wp14:editId="06A276B9">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blip>
                    <a:srcRect/>
                    <a:stretch>
                      <a:fillRect/>
                    </a:stretch>
                  </pic:blipFill>
                  <pic:spPr>
                    <a:xfrm>
                      <a:off x="0" y="0"/>
                      <a:ext cx="5486400" cy="1113155"/>
                    </a:xfrm>
                    <a:prstGeom prst="rect">
                      <a:avLst/>
                    </a:prstGeom>
                  </pic:spPr>
                </pic:pic>
              </a:graphicData>
            </a:graphic>
          </wp:inline>
        </w:drawing>
      </w:r>
    </w:p>
    <w:p w14:paraId="6AA919CB" w14:textId="77777777" w:rsidR="00B642C0" w:rsidRDefault="00B642C0" w:rsidP="00B642C0">
      <w:pPr>
        <w:jc w:val="center"/>
      </w:pPr>
      <w:r>
        <w:rPr>
          <w:noProof/>
        </w:rPr>
        <w:drawing>
          <wp:inline distT="0" distB="0" distL="0" distR="0" wp14:anchorId="21B14A3C" wp14:editId="2979AE06">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6">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744F76E8" w14:textId="77777777" w:rsidR="00B642C0" w:rsidRDefault="00B642C0" w:rsidP="00B642C0">
      <w:pPr>
        <w:pStyle w:val="Heading4"/>
      </w:pPr>
      <w:r>
        <w:t>Superstructure</w:t>
      </w:r>
    </w:p>
    <w:p w14:paraId="27918D48"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15E5C552" w14:textId="77777777" w:rsidR="00AE07AA" w:rsidRDefault="00AE07AA" w:rsidP="00AE07AA">
      <w:pPr>
        <w:keepNext/>
        <w:jc w:val="center"/>
      </w:pPr>
      <w:r w:rsidRPr="00AE07AA">
        <w:rPr>
          <w:noProof/>
        </w:rPr>
        <w:lastRenderedPageBreak/>
        <w:drawing>
          <wp:inline distT="0" distB="0" distL="0" distR="0" wp14:anchorId="3C15E7EF" wp14:editId="2F6F87CE">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ACF9D2D" w14:textId="77777777"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2</w:t>
      </w:r>
      <w:r w:rsidR="002E3D38">
        <w:rPr>
          <w:noProof/>
        </w:rPr>
        <w:fldChar w:fldCharType="end"/>
      </w:r>
      <w:r>
        <w:t xml:space="preserve">: View of Deck Separation </w:t>
      </w:r>
    </w:p>
    <w:p w14:paraId="79CD9EA3" w14:textId="77777777" w:rsidR="00B642C0" w:rsidRDefault="00B642C0" w:rsidP="00B642C0">
      <w:r>
        <w:t xml:space="preserve">There is no skew. The bridge has eleven spans. The maximum span length is </w:t>
      </w:r>
      <w:commentRangeStart w:id="20"/>
      <w:r>
        <w:t xml:space="preserve">140’-0”. </w:t>
      </w:r>
      <w:commentRangeEnd w:id="20"/>
      <w:r w:rsidR="00F53971">
        <w:rPr>
          <w:rStyle w:val="CommentReference"/>
        </w:rPr>
        <w:commentReference w:id="20"/>
      </w:r>
      <w:r>
        <w:t>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604BC481" w14:textId="77777777" w:rsidR="006360FD" w:rsidRDefault="00FD39EB" w:rsidP="00FD39EB">
      <w:pPr>
        <w:jc w:val="center"/>
      </w:pPr>
      <w:r>
        <w:rPr>
          <w:noProof/>
        </w:rPr>
        <w:drawing>
          <wp:inline distT="0" distB="0" distL="0" distR="0" wp14:anchorId="64B9A45A" wp14:editId="40E30B94">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46929" cy="2832988"/>
                    </a:xfrm>
                    <a:prstGeom prst="rect">
                      <a:avLst/>
                    </a:prstGeom>
                  </pic:spPr>
                </pic:pic>
              </a:graphicData>
            </a:graphic>
          </wp:inline>
        </w:drawing>
      </w:r>
    </w:p>
    <w:p w14:paraId="55BE7B47" w14:textId="77777777" w:rsidR="00B642C0" w:rsidRDefault="00B642C0" w:rsidP="00B642C0">
      <w:pPr>
        <w:pStyle w:val="Heading4"/>
      </w:pPr>
      <w:r>
        <w:lastRenderedPageBreak/>
        <w:t>Substructure and Bearings</w:t>
      </w:r>
    </w:p>
    <w:p w14:paraId="078C3AA6"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29B29C57" w14:textId="77777777" w:rsidR="00B642C0" w:rsidRPr="0048509D" w:rsidRDefault="00B642C0" w:rsidP="00B642C0">
      <w:pPr>
        <w:jc w:val="center"/>
      </w:pPr>
      <w:r>
        <w:rPr>
          <w:noProof/>
        </w:rPr>
        <w:drawing>
          <wp:inline distT="0" distB="0" distL="0" distR="0" wp14:anchorId="61400268" wp14:editId="6FA94138">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lum/>
                      <a:alphaModFix/>
                    </a:blip>
                    <a:srcRect/>
                    <a:stretch>
                      <a:fillRect/>
                    </a:stretch>
                  </pic:blipFill>
                  <pic:spPr>
                    <a:xfrm>
                      <a:off x="0" y="0"/>
                      <a:ext cx="4160519" cy="1627540"/>
                    </a:xfrm>
                    <a:prstGeom prst="rect">
                      <a:avLst/>
                    </a:prstGeom>
                  </pic:spPr>
                </pic:pic>
              </a:graphicData>
            </a:graphic>
          </wp:inline>
        </w:drawing>
      </w:r>
    </w:p>
    <w:p w14:paraId="44248BA0" w14:textId="77777777" w:rsidR="00B642C0" w:rsidRDefault="00B642C0" w:rsidP="002B361B">
      <w:pPr>
        <w:pStyle w:val="Heading4"/>
      </w:pPr>
      <w:r>
        <w:t>Condition</w:t>
      </w:r>
    </w:p>
    <w:p w14:paraId="490D40AE" w14:textId="77777777"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1C773EF6" w14:textId="77777777"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14:paraId="51A92551" w14:textId="77777777" w:rsidTr="0078412B">
        <w:trPr>
          <w:tblHeader/>
          <w:jc w:val="center"/>
        </w:trPr>
        <w:tc>
          <w:tcPr>
            <w:tcW w:w="2604" w:type="dxa"/>
            <w:tcMar>
              <w:top w:w="0" w:type="dxa"/>
              <w:left w:w="0" w:type="dxa"/>
              <w:bottom w:w="0" w:type="dxa"/>
              <w:right w:w="0" w:type="dxa"/>
            </w:tcMar>
          </w:tcPr>
          <w:p w14:paraId="25B71E7D" w14:textId="77777777" w:rsidR="00B642C0" w:rsidRDefault="00B642C0" w:rsidP="0078412B">
            <w:pPr>
              <w:pStyle w:val="TableHeading"/>
            </w:pPr>
            <w:r>
              <w:t>NBI Structure Number</w:t>
            </w:r>
          </w:p>
        </w:tc>
        <w:tc>
          <w:tcPr>
            <w:tcW w:w="2076" w:type="dxa"/>
            <w:tcMar>
              <w:top w:w="0" w:type="dxa"/>
              <w:left w:w="0" w:type="dxa"/>
              <w:bottom w:w="0" w:type="dxa"/>
              <w:right w:w="0" w:type="dxa"/>
            </w:tcMar>
          </w:tcPr>
          <w:p w14:paraId="7D1960F2" w14:textId="77777777" w:rsidR="00B642C0" w:rsidRDefault="00B642C0" w:rsidP="0078412B">
            <w:pPr>
              <w:pStyle w:val="TableHeading"/>
            </w:pPr>
            <w:r>
              <w:t>000000000027280</w:t>
            </w:r>
          </w:p>
        </w:tc>
      </w:tr>
      <w:tr w:rsidR="00B642C0" w14:paraId="6277CD52" w14:textId="77777777" w:rsidTr="0078412B">
        <w:trPr>
          <w:jc w:val="center"/>
        </w:trPr>
        <w:tc>
          <w:tcPr>
            <w:tcW w:w="2604" w:type="dxa"/>
            <w:tcMar>
              <w:top w:w="0" w:type="dxa"/>
              <w:left w:w="0" w:type="dxa"/>
              <w:bottom w:w="0" w:type="dxa"/>
              <w:right w:w="0" w:type="dxa"/>
            </w:tcMar>
          </w:tcPr>
          <w:p w14:paraId="61096293" w14:textId="77777777" w:rsidR="00B642C0" w:rsidRDefault="00B642C0" w:rsidP="0078412B">
            <w:pPr>
              <w:pStyle w:val="TableContents"/>
            </w:pPr>
            <w:r>
              <w:t>Year Reconstructed</w:t>
            </w:r>
          </w:p>
        </w:tc>
        <w:tc>
          <w:tcPr>
            <w:tcW w:w="2076" w:type="dxa"/>
            <w:tcMar>
              <w:top w:w="0" w:type="dxa"/>
              <w:left w:w="0" w:type="dxa"/>
              <w:bottom w:w="0" w:type="dxa"/>
              <w:right w:w="0" w:type="dxa"/>
            </w:tcMar>
          </w:tcPr>
          <w:p w14:paraId="40178C8D" w14:textId="77777777" w:rsidR="00B642C0" w:rsidRDefault="00B642C0" w:rsidP="0078412B">
            <w:pPr>
              <w:pStyle w:val="TableContents"/>
            </w:pPr>
            <w:r>
              <w:t>1986</w:t>
            </w:r>
          </w:p>
        </w:tc>
      </w:tr>
      <w:tr w:rsidR="00B642C0" w14:paraId="37F8348E" w14:textId="77777777" w:rsidTr="0078412B">
        <w:trPr>
          <w:jc w:val="center"/>
        </w:trPr>
        <w:tc>
          <w:tcPr>
            <w:tcW w:w="2604" w:type="dxa"/>
            <w:tcMar>
              <w:top w:w="0" w:type="dxa"/>
              <w:left w:w="0" w:type="dxa"/>
              <w:bottom w:w="0" w:type="dxa"/>
              <w:right w:w="0" w:type="dxa"/>
            </w:tcMar>
          </w:tcPr>
          <w:p w14:paraId="290CA34C" w14:textId="77777777" w:rsidR="00B642C0" w:rsidRDefault="00B642C0" w:rsidP="0078412B">
            <w:pPr>
              <w:pStyle w:val="TableContents"/>
            </w:pPr>
            <w:r>
              <w:t>Owner</w:t>
            </w:r>
          </w:p>
        </w:tc>
        <w:tc>
          <w:tcPr>
            <w:tcW w:w="2076" w:type="dxa"/>
            <w:tcMar>
              <w:top w:w="0" w:type="dxa"/>
              <w:left w:w="0" w:type="dxa"/>
              <w:bottom w:w="0" w:type="dxa"/>
              <w:right w:w="0" w:type="dxa"/>
            </w:tcMar>
          </w:tcPr>
          <w:p w14:paraId="64E172A6" w14:textId="77777777" w:rsidR="00B642C0" w:rsidRDefault="00B642C0" w:rsidP="0078412B">
            <w:pPr>
              <w:pStyle w:val="TableContents"/>
            </w:pPr>
            <w:r>
              <w:t>PennDOT</w:t>
            </w:r>
          </w:p>
        </w:tc>
      </w:tr>
      <w:tr w:rsidR="00B642C0" w14:paraId="230A74BB" w14:textId="77777777" w:rsidTr="0078412B">
        <w:trPr>
          <w:jc w:val="center"/>
        </w:trPr>
        <w:tc>
          <w:tcPr>
            <w:tcW w:w="2604" w:type="dxa"/>
            <w:tcMar>
              <w:top w:w="0" w:type="dxa"/>
              <w:left w:w="0" w:type="dxa"/>
              <w:bottom w:w="0" w:type="dxa"/>
              <w:right w:w="0" w:type="dxa"/>
            </w:tcMar>
          </w:tcPr>
          <w:p w14:paraId="4804F4CA" w14:textId="77777777" w:rsidR="00B642C0" w:rsidRDefault="00B642C0" w:rsidP="0078412B">
            <w:pPr>
              <w:pStyle w:val="TableContents"/>
            </w:pPr>
            <w:r>
              <w:t>Skew</w:t>
            </w:r>
          </w:p>
        </w:tc>
        <w:tc>
          <w:tcPr>
            <w:tcW w:w="2076" w:type="dxa"/>
            <w:tcMar>
              <w:top w:w="0" w:type="dxa"/>
              <w:left w:w="0" w:type="dxa"/>
              <w:bottom w:w="0" w:type="dxa"/>
              <w:right w:w="0" w:type="dxa"/>
            </w:tcMar>
          </w:tcPr>
          <w:p w14:paraId="012FD4FC" w14:textId="77777777" w:rsidR="00B642C0" w:rsidRDefault="00B642C0" w:rsidP="0078412B">
            <w:pPr>
              <w:pStyle w:val="TableContents"/>
            </w:pPr>
            <w:r>
              <w:t>0 degrees</w:t>
            </w:r>
          </w:p>
        </w:tc>
      </w:tr>
      <w:tr w:rsidR="00B642C0" w14:paraId="501F3DDF" w14:textId="77777777" w:rsidTr="0078412B">
        <w:trPr>
          <w:jc w:val="center"/>
        </w:trPr>
        <w:tc>
          <w:tcPr>
            <w:tcW w:w="2604" w:type="dxa"/>
            <w:tcMar>
              <w:top w:w="0" w:type="dxa"/>
              <w:left w:w="0" w:type="dxa"/>
              <w:bottom w:w="0" w:type="dxa"/>
              <w:right w:w="0" w:type="dxa"/>
            </w:tcMar>
          </w:tcPr>
          <w:p w14:paraId="632CF1B7" w14:textId="77777777" w:rsidR="00B642C0" w:rsidRDefault="00B642C0" w:rsidP="0078412B">
            <w:pPr>
              <w:pStyle w:val="TableContents"/>
            </w:pPr>
            <w:r>
              <w:t>Deck Width</w:t>
            </w:r>
          </w:p>
        </w:tc>
        <w:tc>
          <w:tcPr>
            <w:tcW w:w="2076" w:type="dxa"/>
            <w:tcMar>
              <w:top w:w="0" w:type="dxa"/>
              <w:left w:w="0" w:type="dxa"/>
              <w:bottom w:w="0" w:type="dxa"/>
              <w:right w:w="0" w:type="dxa"/>
            </w:tcMar>
          </w:tcPr>
          <w:p w14:paraId="4E41DF45" w14:textId="77777777" w:rsidR="00B642C0" w:rsidRDefault="00B642C0" w:rsidP="0078412B">
            <w:pPr>
              <w:pStyle w:val="TableContents"/>
            </w:pPr>
            <w:r>
              <w:t>76’-6”</w:t>
            </w:r>
          </w:p>
        </w:tc>
      </w:tr>
      <w:tr w:rsidR="00B642C0" w14:paraId="26342A1A" w14:textId="77777777" w:rsidTr="0078412B">
        <w:trPr>
          <w:jc w:val="center"/>
        </w:trPr>
        <w:tc>
          <w:tcPr>
            <w:tcW w:w="2604" w:type="dxa"/>
            <w:tcMar>
              <w:top w:w="0" w:type="dxa"/>
              <w:left w:w="0" w:type="dxa"/>
              <w:bottom w:w="0" w:type="dxa"/>
              <w:right w:w="0" w:type="dxa"/>
            </w:tcMar>
          </w:tcPr>
          <w:p w14:paraId="59956BC0" w14:textId="77777777"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14:paraId="5453997D" w14:textId="77777777" w:rsidR="00B642C0" w:rsidRDefault="00B642C0" w:rsidP="0078412B">
            <w:pPr>
              <w:pStyle w:val="TableContents"/>
            </w:pPr>
            <w:r>
              <w:t>140’-0”</w:t>
            </w:r>
          </w:p>
        </w:tc>
      </w:tr>
      <w:tr w:rsidR="00B642C0" w14:paraId="225B6E72" w14:textId="77777777" w:rsidTr="0078412B">
        <w:trPr>
          <w:jc w:val="center"/>
        </w:trPr>
        <w:tc>
          <w:tcPr>
            <w:tcW w:w="2604" w:type="dxa"/>
            <w:tcMar>
              <w:top w:w="0" w:type="dxa"/>
              <w:left w:w="0" w:type="dxa"/>
              <w:bottom w:w="0" w:type="dxa"/>
              <w:right w:w="0" w:type="dxa"/>
            </w:tcMar>
          </w:tcPr>
          <w:p w14:paraId="3A3FEB2E" w14:textId="77777777" w:rsidR="00B642C0" w:rsidRDefault="00B642C0" w:rsidP="0078412B">
            <w:pPr>
              <w:pStyle w:val="TableContents"/>
            </w:pPr>
            <w:r>
              <w:t>ADT</w:t>
            </w:r>
          </w:p>
        </w:tc>
        <w:tc>
          <w:tcPr>
            <w:tcW w:w="2076" w:type="dxa"/>
            <w:tcMar>
              <w:top w:w="0" w:type="dxa"/>
              <w:left w:w="0" w:type="dxa"/>
              <w:bottom w:w="0" w:type="dxa"/>
              <w:right w:w="0" w:type="dxa"/>
            </w:tcMar>
          </w:tcPr>
          <w:p w14:paraId="412E2558" w14:textId="77777777" w:rsidR="00B642C0" w:rsidRDefault="00B642C0" w:rsidP="0078412B">
            <w:pPr>
              <w:pStyle w:val="TableContents"/>
            </w:pPr>
            <w:r>
              <w:t>57410 (2013)</w:t>
            </w:r>
          </w:p>
        </w:tc>
      </w:tr>
      <w:tr w:rsidR="00B642C0" w14:paraId="4655A830" w14:textId="77777777" w:rsidTr="0078412B">
        <w:trPr>
          <w:jc w:val="center"/>
        </w:trPr>
        <w:tc>
          <w:tcPr>
            <w:tcW w:w="2604" w:type="dxa"/>
            <w:tcMar>
              <w:top w:w="0" w:type="dxa"/>
              <w:left w:w="0" w:type="dxa"/>
              <w:bottom w:w="0" w:type="dxa"/>
              <w:right w:w="0" w:type="dxa"/>
            </w:tcMar>
          </w:tcPr>
          <w:p w14:paraId="28A8DE36" w14:textId="77777777" w:rsidR="00B642C0" w:rsidRDefault="00B642C0" w:rsidP="0078412B">
            <w:pPr>
              <w:pStyle w:val="TableContents"/>
            </w:pPr>
            <w:r>
              <w:t>Deck Condition</w:t>
            </w:r>
          </w:p>
        </w:tc>
        <w:tc>
          <w:tcPr>
            <w:tcW w:w="2076" w:type="dxa"/>
            <w:tcMar>
              <w:top w:w="0" w:type="dxa"/>
              <w:left w:w="0" w:type="dxa"/>
              <w:bottom w:w="0" w:type="dxa"/>
              <w:right w:w="0" w:type="dxa"/>
            </w:tcMar>
          </w:tcPr>
          <w:p w14:paraId="71618C70" w14:textId="77777777" w:rsidR="00B642C0" w:rsidRDefault="00B642C0" w:rsidP="0078412B">
            <w:pPr>
              <w:pStyle w:val="TableContents"/>
            </w:pPr>
            <w:r>
              <w:t>6 (Satisfactory Condition)</w:t>
            </w:r>
          </w:p>
        </w:tc>
      </w:tr>
      <w:tr w:rsidR="00B642C0" w14:paraId="35FBC6DE" w14:textId="77777777" w:rsidTr="0078412B">
        <w:trPr>
          <w:jc w:val="center"/>
        </w:trPr>
        <w:tc>
          <w:tcPr>
            <w:tcW w:w="2604" w:type="dxa"/>
            <w:tcMar>
              <w:top w:w="0" w:type="dxa"/>
              <w:left w:w="0" w:type="dxa"/>
              <w:bottom w:w="0" w:type="dxa"/>
              <w:right w:w="0" w:type="dxa"/>
            </w:tcMar>
          </w:tcPr>
          <w:p w14:paraId="5F220AE2" w14:textId="77777777" w:rsidR="00B642C0" w:rsidRDefault="00B642C0" w:rsidP="0078412B">
            <w:pPr>
              <w:pStyle w:val="TableContents"/>
            </w:pPr>
            <w:r>
              <w:t>Superstructure Condition</w:t>
            </w:r>
          </w:p>
        </w:tc>
        <w:tc>
          <w:tcPr>
            <w:tcW w:w="2076" w:type="dxa"/>
            <w:tcMar>
              <w:top w:w="0" w:type="dxa"/>
              <w:left w:w="0" w:type="dxa"/>
              <w:bottom w:w="0" w:type="dxa"/>
              <w:right w:w="0" w:type="dxa"/>
            </w:tcMar>
          </w:tcPr>
          <w:p w14:paraId="38086AF3" w14:textId="77777777" w:rsidR="00B642C0" w:rsidRDefault="00B642C0" w:rsidP="0078412B">
            <w:pPr>
              <w:pStyle w:val="TableContents"/>
            </w:pPr>
            <w:r>
              <w:t>7 (Good Condition)</w:t>
            </w:r>
          </w:p>
        </w:tc>
      </w:tr>
      <w:tr w:rsidR="00B642C0" w14:paraId="6A94AC36" w14:textId="77777777" w:rsidTr="0078412B">
        <w:trPr>
          <w:jc w:val="center"/>
        </w:trPr>
        <w:tc>
          <w:tcPr>
            <w:tcW w:w="2604" w:type="dxa"/>
            <w:tcMar>
              <w:top w:w="0" w:type="dxa"/>
              <w:left w:w="0" w:type="dxa"/>
              <w:bottom w:w="0" w:type="dxa"/>
              <w:right w:w="0" w:type="dxa"/>
            </w:tcMar>
          </w:tcPr>
          <w:p w14:paraId="1708FD48" w14:textId="77777777" w:rsidR="00B642C0" w:rsidRDefault="00B642C0" w:rsidP="0078412B">
            <w:pPr>
              <w:pStyle w:val="TableContents"/>
            </w:pPr>
            <w:r>
              <w:t>Substructure Condition</w:t>
            </w:r>
          </w:p>
        </w:tc>
        <w:tc>
          <w:tcPr>
            <w:tcW w:w="2076" w:type="dxa"/>
            <w:tcMar>
              <w:top w:w="0" w:type="dxa"/>
              <w:left w:w="0" w:type="dxa"/>
              <w:bottom w:w="0" w:type="dxa"/>
              <w:right w:w="0" w:type="dxa"/>
            </w:tcMar>
          </w:tcPr>
          <w:p w14:paraId="4EE96356" w14:textId="77777777" w:rsidR="00B642C0" w:rsidRDefault="00B642C0" w:rsidP="0078412B">
            <w:pPr>
              <w:pStyle w:val="TableContents"/>
            </w:pPr>
            <w:r>
              <w:t>5 (Fair Condition)</w:t>
            </w:r>
          </w:p>
        </w:tc>
      </w:tr>
      <w:tr w:rsidR="00B642C0" w14:paraId="26C742B9" w14:textId="77777777" w:rsidTr="0078412B">
        <w:trPr>
          <w:jc w:val="center"/>
        </w:trPr>
        <w:tc>
          <w:tcPr>
            <w:tcW w:w="2604" w:type="dxa"/>
            <w:tcMar>
              <w:top w:w="0" w:type="dxa"/>
              <w:left w:w="0" w:type="dxa"/>
              <w:bottom w:w="0" w:type="dxa"/>
              <w:right w:w="0" w:type="dxa"/>
            </w:tcMar>
          </w:tcPr>
          <w:p w14:paraId="649F88E1" w14:textId="77777777" w:rsidR="00B642C0" w:rsidRDefault="00B642C0" w:rsidP="0078412B">
            <w:pPr>
              <w:pStyle w:val="TableContents"/>
            </w:pPr>
            <w:r>
              <w:t>Sufficiency Rating</w:t>
            </w:r>
          </w:p>
        </w:tc>
        <w:tc>
          <w:tcPr>
            <w:tcW w:w="2076" w:type="dxa"/>
            <w:tcMar>
              <w:top w:w="0" w:type="dxa"/>
              <w:left w:w="0" w:type="dxa"/>
              <w:bottom w:w="0" w:type="dxa"/>
              <w:right w:w="0" w:type="dxa"/>
            </w:tcMar>
          </w:tcPr>
          <w:p w14:paraId="575303D7" w14:textId="77777777" w:rsidR="00B642C0" w:rsidRDefault="00B642C0" w:rsidP="0078412B">
            <w:pPr>
              <w:pStyle w:val="TableContents"/>
            </w:pPr>
            <w:r>
              <w:t>70</w:t>
            </w:r>
          </w:p>
        </w:tc>
      </w:tr>
    </w:tbl>
    <w:p w14:paraId="45577119" w14:textId="77777777" w:rsidR="006C0FDB" w:rsidRDefault="00D275D4" w:rsidP="00D275D4">
      <w:pPr>
        <w:pStyle w:val="Heading3"/>
      </w:pPr>
      <w:bookmarkStart w:id="21" w:name="_Toc536017949"/>
      <w:r>
        <w:t>Phase 1 Testing</w:t>
      </w:r>
      <w:bookmarkEnd w:id="21"/>
    </w:p>
    <w:p w14:paraId="469AA745" w14:textId="77777777" w:rsidR="00607728" w:rsidRDefault="00607728" w:rsidP="002B361B">
      <w:r>
        <w:t xml:space="preserve">The objective of the first phase of testing was to merely survey the structure </w:t>
      </w:r>
      <w:r w:rsidR="00554068">
        <w:t xml:space="preserve">so as to determine which portions of the structure were experiencing large </w:t>
      </w:r>
      <w:proofErr w:type="gramStart"/>
      <w:r w:rsidR="00554068">
        <w:t>vibrations, and</w:t>
      </w:r>
      <w:proofErr w:type="gramEnd"/>
      <w:r w:rsidR="00554068">
        <w:t xml:space="preserve">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14:paraId="360FDE14" w14:textId="77777777" w:rsidR="002B361B" w:rsidRDefault="002B361B" w:rsidP="002B361B">
      <w:pPr>
        <w:pStyle w:val="Heading4"/>
      </w:pPr>
      <w:r>
        <w:t xml:space="preserve">Instrumentation </w:t>
      </w:r>
      <w:commentRangeStart w:id="22"/>
      <w:r>
        <w:t>Plan</w:t>
      </w:r>
      <w:commentRangeEnd w:id="22"/>
      <w:r w:rsidR="00EE0B12">
        <w:rPr>
          <w:rStyle w:val="CommentReference"/>
          <w:rFonts w:asciiTheme="minorHAnsi" w:eastAsiaTheme="minorHAnsi" w:hAnsiTheme="minorHAnsi" w:cstheme="minorBidi"/>
          <w:b w:val="0"/>
          <w:bCs w:val="0"/>
          <w:i w:val="0"/>
          <w:iCs w:val="0"/>
        </w:rPr>
        <w:commentReference w:id="22"/>
      </w:r>
    </w:p>
    <w:p w14:paraId="19C78135" w14:textId="77777777"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w:t>
      </w:r>
      <w:commentRangeStart w:id="23"/>
      <w:commentRangeStart w:id="24"/>
      <w:r>
        <w:t>directions</w:t>
      </w:r>
      <w:commentRangeEnd w:id="23"/>
      <w:r w:rsidR="00C87404">
        <w:rPr>
          <w:rStyle w:val="CommentReference"/>
        </w:rPr>
        <w:commentReference w:id="23"/>
      </w:r>
      <w:commentRangeEnd w:id="24"/>
      <w:r w:rsidR="006A646E">
        <w:rPr>
          <w:rStyle w:val="CommentReference"/>
        </w:rPr>
        <w:commentReference w:id="24"/>
      </w:r>
      <w:r>
        <w:t>.</w:t>
      </w:r>
    </w:p>
    <w:p w14:paraId="15B47CDD" w14:textId="77777777" w:rsidR="002B361B" w:rsidRDefault="002B361B" w:rsidP="002B361B">
      <w:pPr>
        <w:jc w:val="center"/>
      </w:pPr>
      <w:r>
        <w:rPr>
          <w:noProof/>
        </w:rPr>
        <w:lastRenderedPageBreak/>
        <w:drawing>
          <wp:inline distT="0" distB="0" distL="0" distR="0" wp14:anchorId="4B3801B2" wp14:editId="3EA5E959">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2604135"/>
                    </a:xfrm>
                    <a:prstGeom prst="rect">
                      <a:avLst/>
                    </a:prstGeom>
                  </pic:spPr>
                </pic:pic>
              </a:graphicData>
            </a:graphic>
          </wp:inline>
        </w:drawing>
      </w:r>
    </w:p>
    <w:p w14:paraId="4826DD03" w14:textId="77777777" w:rsidR="002B361B" w:rsidRDefault="002B361B" w:rsidP="002B361B">
      <w:r>
        <w:rPr>
          <w:noProof/>
        </w:rPr>
        <w:drawing>
          <wp:inline distT="0" distB="0" distL="0" distR="0" wp14:anchorId="7DF5D372" wp14:editId="5ABDADA1">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lum/>
                      <a:alphaModFix/>
                    </a:blip>
                    <a:srcRect/>
                    <a:stretch>
                      <a:fillRect/>
                    </a:stretch>
                  </pic:blipFill>
                  <pic:spPr>
                    <a:xfrm>
                      <a:off x="0" y="0"/>
                      <a:ext cx="5486400" cy="1008771"/>
                    </a:xfrm>
                    <a:prstGeom prst="rect">
                      <a:avLst/>
                    </a:prstGeom>
                  </pic:spPr>
                </pic:pic>
              </a:graphicData>
            </a:graphic>
          </wp:inline>
        </w:drawing>
      </w:r>
    </w:p>
    <w:p w14:paraId="15F994CF" w14:textId="77777777" w:rsidR="0078412B" w:rsidRDefault="0078412B" w:rsidP="002B361B">
      <w:r>
        <w:t xml:space="preserve">All accelerometers were attached to the steel structure with magnets. Data was sampled at 200 Hz for several hours. </w:t>
      </w:r>
    </w:p>
    <w:p w14:paraId="22CE7F13" w14:textId="77777777" w:rsidR="002B361B" w:rsidRPr="002B361B" w:rsidRDefault="002B361B" w:rsidP="002B361B">
      <w:pPr>
        <w:pStyle w:val="Heading4"/>
      </w:pPr>
      <w:r>
        <w:t>Results and Interpretation</w:t>
      </w:r>
    </w:p>
    <w:p w14:paraId="66EDC66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7172CA2B" w14:textId="77777777" w:rsidTr="008D6367">
        <w:trPr>
          <w:cantSplit/>
          <w:trHeight w:val="1440"/>
          <w:jc w:val="center"/>
        </w:trPr>
        <w:tc>
          <w:tcPr>
            <w:tcW w:w="275" w:type="dxa"/>
            <w:vMerge w:val="restart"/>
            <w:textDirection w:val="btLr"/>
            <w:vAlign w:val="bottom"/>
          </w:tcPr>
          <w:p w14:paraId="4AE06635" w14:textId="77777777" w:rsidR="00FB6DF6" w:rsidRDefault="00FB6DF6" w:rsidP="008D6367">
            <w:pPr>
              <w:spacing w:before="0" w:line="240" w:lineRule="auto"/>
              <w:ind w:left="113" w:right="113"/>
              <w:jc w:val="center"/>
            </w:pPr>
            <w:bookmarkStart w:id="25" w:name="_Hlk536617129"/>
            <w:r>
              <w:t>Acceleration (g)</w:t>
            </w:r>
          </w:p>
        </w:tc>
        <w:tc>
          <w:tcPr>
            <w:tcW w:w="7920" w:type="dxa"/>
          </w:tcPr>
          <w:p w14:paraId="1DBDD978" w14:textId="77777777" w:rsidR="00FB6DF6" w:rsidRDefault="00FB6DF6" w:rsidP="008D6367">
            <w:pPr>
              <w:spacing w:before="0" w:line="240" w:lineRule="auto"/>
              <w:jc w:val="center"/>
            </w:pPr>
            <w:r w:rsidRPr="00FB6DF6">
              <w:rPr>
                <w:noProof/>
              </w:rPr>
              <w:drawing>
                <wp:inline distT="0" distB="0" distL="0" distR="0" wp14:anchorId="39BAE503" wp14:editId="51F070AA">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14:paraId="174C9EBF" w14:textId="77777777" w:rsidR="00FB6DF6" w:rsidRPr="00FB6DF6" w:rsidRDefault="00FB6DF6" w:rsidP="00FB6DF6">
            <w:pPr>
              <w:spacing w:before="0" w:line="240" w:lineRule="auto"/>
              <w:ind w:left="113" w:right="113"/>
              <w:jc w:val="center"/>
            </w:pPr>
            <w:r>
              <w:t>Pier 2</w:t>
            </w:r>
          </w:p>
        </w:tc>
      </w:tr>
      <w:tr w:rsidR="00FB6DF6" w14:paraId="12E6E641" w14:textId="77777777" w:rsidTr="008D6367">
        <w:trPr>
          <w:cantSplit/>
          <w:trHeight w:val="1440"/>
          <w:jc w:val="center"/>
        </w:trPr>
        <w:tc>
          <w:tcPr>
            <w:tcW w:w="275" w:type="dxa"/>
            <w:vMerge/>
            <w:vAlign w:val="center"/>
          </w:tcPr>
          <w:p w14:paraId="5BC2CA15" w14:textId="77777777" w:rsidR="00FB6DF6" w:rsidRDefault="00FB6DF6" w:rsidP="00FB6DF6">
            <w:pPr>
              <w:spacing w:before="0" w:line="240" w:lineRule="auto"/>
              <w:jc w:val="center"/>
            </w:pPr>
          </w:p>
        </w:tc>
        <w:tc>
          <w:tcPr>
            <w:tcW w:w="7920" w:type="dxa"/>
          </w:tcPr>
          <w:p w14:paraId="5ACF6836" w14:textId="77777777" w:rsidR="00FB6DF6" w:rsidRDefault="00FB6DF6" w:rsidP="008D6367">
            <w:pPr>
              <w:spacing w:before="0" w:line="240" w:lineRule="auto"/>
              <w:jc w:val="center"/>
            </w:pPr>
            <w:r w:rsidRPr="00FB6DF6">
              <w:rPr>
                <w:noProof/>
              </w:rPr>
              <w:drawing>
                <wp:inline distT="0" distB="0" distL="0" distR="0" wp14:anchorId="101F1C07" wp14:editId="1482EC19">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288" w:type="dxa"/>
            <w:textDirection w:val="tbRl"/>
          </w:tcPr>
          <w:p w14:paraId="61DDBEA0" w14:textId="77777777" w:rsidR="00FB6DF6" w:rsidRPr="00FB6DF6" w:rsidRDefault="00FB6DF6" w:rsidP="00FB6DF6">
            <w:pPr>
              <w:spacing w:before="0" w:line="240" w:lineRule="auto"/>
              <w:ind w:left="113" w:right="113"/>
              <w:jc w:val="center"/>
            </w:pPr>
            <w:r>
              <w:t>Pier 3</w:t>
            </w:r>
          </w:p>
        </w:tc>
      </w:tr>
      <w:tr w:rsidR="00FB6DF6" w14:paraId="11E89ADE" w14:textId="77777777" w:rsidTr="008D6367">
        <w:trPr>
          <w:cantSplit/>
          <w:trHeight w:val="1440"/>
          <w:jc w:val="center"/>
        </w:trPr>
        <w:tc>
          <w:tcPr>
            <w:tcW w:w="275" w:type="dxa"/>
            <w:vMerge/>
            <w:vAlign w:val="center"/>
          </w:tcPr>
          <w:p w14:paraId="3F1C1531" w14:textId="77777777" w:rsidR="00FB6DF6" w:rsidRDefault="00FB6DF6" w:rsidP="00FB6DF6">
            <w:pPr>
              <w:spacing w:before="0" w:line="240" w:lineRule="auto"/>
              <w:jc w:val="center"/>
            </w:pPr>
          </w:p>
        </w:tc>
        <w:tc>
          <w:tcPr>
            <w:tcW w:w="7920" w:type="dxa"/>
          </w:tcPr>
          <w:p w14:paraId="3365E0E1" w14:textId="77777777" w:rsidR="00FB6DF6" w:rsidRDefault="00FB6DF6" w:rsidP="008D6367">
            <w:pPr>
              <w:spacing w:before="0" w:line="240" w:lineRule="auto"/>
              <w:jc w:val="center"/>
            </w:pPr>
            <w:r w:rsidRPr="00FB6DF6">
              <w:rPr>
                <w:noProof/>
              </w:rPr>
              <w:drawing>
                <wp:inline distT="0" distB="0" distL="0" distR="0" wp14:anchorId="7DA82D5B" wp14:editId="37E0F7B1">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288" w:type="dxa"/>
            <w:textDirection w:val="tbRl"/>
          </w:tcPr>
          <w:p w14:paraId="6670D6AD" w14:textId="77777777" w:rsidR="00FB6DF6" w:rsidRPr="00FB6DF6" w:rsidRDefault="00FB6DF6" w:rsidP="00FB6DF6">
            <w:pPr>
              <w:spacing w:before="0" w:line="240" w:lineRule="auto"/>
              <w:ind w:left="113" w:right="113"/>
              <w:jc w:val="center"/>
            </w:pPr>
            <w:r>
              <w:t>Pier 5</w:t>
            </w:r>
          </w:p>
        </w:tc>
      </w:tr>
      <w:tr w:rsidR="00FB6DF6" w14:paraId="6484779C" w14:textId="77777777" w:rsidTr="008D6367">
        <w:trPr>
          <w:cantSplit/>
          <w:trHeight w:val="1440"/>
          <w:jc w:val="center"/>
        </w:trPr>
        <w:tc>
          <w:tcPr>
            <w:tcW w:w="275" w:type="dxa"/>
            <w:vMerge/>
            <w:vAlign w:val="center"/>
          </w:tcPr>
          <w:p w14:paraId="2389FF55" w14:textId="77777777" w:rsidR="00FB6DF6" w:rsidRDefault="00FB6DF6" w:rsidP="00FB6DF6">
            <w:pPr>
              <w:spacing w:before="0" w:line="240" w:lineRule="auto"/>
              <w:jc w:val="center"/>
            </w:pPr>
          </w:p>
        </w:tc>
        <w:tc>
          <w:tcPr>
            <w:tcW w:w="7920" w:type="dxa"/>
          </w:tcPr>
          <w:p w14:paraId="00151AB4" w14:textId="77777777" w:rsidR="00FB6DF6" w:rsidRDefault="00FB6DF6" w:rsidP="008D6367">
            <w:pPr>
              <w:spacing w:before="0" w:line="240" w:lineRule="auto"/>
              <w:jc w:val="center"/>
            </w:pPr>
            <w:r w:rsidRPr="00FB6DF6">
              <w:rPr>
                <w:noProof/>
              </w:rPr>
              <w:drawing>
                <wp:inline distT="0" distB="0" distL="0" distR="0" wp14:anchorId="4C8B100D" wp14:editId="0DF398E5">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288" w:type="dxa"/>
            <w:textDirection w:val="tbRl"/>
          </w:tcPr>
          <w:p w14:paraId="44AE0F0E" w14:textId="77777777" w:rsidR="00FB6DF6" w:rsidRPr="00FB6DF6" w:rsidRDefault="00FB6DF6" w:rsidP="00FB6DF6">
            <w:pPr>
              <w:spacing w:before="0" w:line="240" w:lineRule="auto"/>
              <w:ind w:left="113" w:right="113"/>
              <w:jc w:val="center"/>
            </w:pPr>
            <w:r>
              <w:t>Pier 7</w:t>
            </w:r>
          </w:p>
        </w:tc>
      </w:tr>
      <w:tr w:rsidR="008D6367" w14:paraId="5615702C" w14:textId="77777777" w:rsidTr="008D6367">
        <w:trPr>
          <w:cantSplit/>
          <w:trHeight w:val="144"/>
          <w:jc w:val="center"/>
        </w:trPr>
        <w:tc>
          <w:tcPr>
            <w:tcW w:w="275" w:type="dxa"/>
            <w:vAlign w:val="center"/>
          </w:tcPr>
          <w:p w14:paraId="48ED75E3" w14:textId="77777777" w:rsidR="008D6367" w:rsidRDefault="008D6367" w:rsidP="00FB6DF6">
            <w:pPr>
              <w:spacing w:before="0" w:line="240" w:lineRule="auto"/>
              <w:jc w:val="center"/>
            </w:pPr>
          </w:p>
        </w:tc>
        <w:tc>
          <w:tcPr>
            <w:tcW w:w="7920" w:type="dxa"/>
          </w:tcPr>
          <w:p w14:paraId="58D0539D" w14:textId="77777777" w:rsidR="008D6367" w:rsidRPr="00FB6DF6" w:rsidRDefault="008D6367" w:rsidP="008D6367">
            <w:pPr>
              <w:spacing w:before="0" w:line="240" w:lineRule="auto"/>
              <w:jc w:val="center"/>
            </w:pPr>
            <w:r>
              <w:t>Time (sec)</w:t>
            </w:r>
          </w:p>
        </w:tc>
        <w:tc>
          <w:tcPr>
            <w:tcW w:w="288" w:type="dxa"/>
            <w:textDirection w:val="tbRl"/>
          </w:tcPr>
          <w:p w14:paraId="4B24992F" w14:textId="77777777" w:rsidR="008D6367" w:rsidRDefault="008D6367" w:rsidP="002E71DE">
            <w:pPr>
              <w:keepNext/>
              <w:spacing w:before="0" w:line="240" w:lineRule="auto"/>
              <w:ind w:left="113" w:right="113"/>
              <w:jc w:val="center"/>
            </w:pPr>
          </w:p>
        </w:tc>
      </w:tr>
    </w:tbl>
    <w:bookmarkEnd w:id="25"/>
    <w:p w14:paraId="0F7D287F" w14:textId="77777777"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3</w:t>
      </w:r>
      <w:r w:rsidR="002E3D38">
        <w:rPr>
          <w:noProof/>
        </w:rPr>
        <w:fldChar w:fldCharType="end"/>
      </w:r>
      <w:r>
        <w:t xml:space="preserve">: Transverse Acceleration Time </w:t>
      </w:r>
      <w:commentRangeStart w:id="26"/>
      <w:commentRangeStart w:id="27"/>
      <w:r>
        <w:t>Histories</w:t>
      </w:r>
      <w:commentRangeEnd w:id="26"/>
      <w:r w:rsidR="00C87404">
        <w:rPr>
          <w:rStyle w:val="CommentReference"/>
          <w:b w:val="0"/>
          <w:bCs w:val="0"/>
        </w:rPr>
        <w:commentReference w:id="26"/>
      </w:r>
      <w:commentRangeEnd w:id="27"/>
      <w:r w:rsidR="006A646E">
        <w:rPr>
          <w:rStyle w:val="CommentReference"/>
          <w:b w:val="0"/>
          <w:bCs w:val="0"/>
        </w:rPr>
        <w:commentReference w:id="27"/>
      </w:r>
    </w:p>
    <w:p w14:paraId="4F8741D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553D3852" wp14:editId="28A6854C">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000A2BBF" w14:textId="77777777" w:rsidR="0039233E" w:rsidRDefault="0039233E"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53D3852"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14:paraId="000A2BBF" w14:textId="77777777" w:rsidR="0039233E" w:rsidRDefault="0039233E"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1754707B" wp14:editId="1D6BD72F">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3842F20A" w14:textId="77777777" w:rsidR="0039233E" w:rsidRDefault="0039233E"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1754707B"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14:paraId="3842F20A" w14:textId="77777777" w:rsidR="0039233E" w:rsidRDefault="0039233E"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4D2AD7E7" wp14:editId="7FA98ABC">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36EDB454" w14:textId="77777777" w:rsidR="0039233E" w:rsidRDefault="0039233E"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4D2AD7E7"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14:paraId="36EDB454" w14:textId="77777777" w:rsidR="0039233E" w:rsidRDefault="0039233E"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263C5BFD" wp14:editId="74A1BEF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24C375A1" w14:textId="77777777" w:rsidR="0039233E" w:rsidRDefault="0039233E"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263C5BFD"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14:paraId="24C375A1" w14:textId="77777777" w:rsidR="0039233E" w:rsidRDefault="0039233E"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12F4B2D0" w14:textId="77777777" w:rsidR="000D7FCE" w:rsidRDefault="000D7FCE" w:rsidP="000D7FCE">
      <w:pPr>
        <w:jc w:val="center"/>
      </w:pPr>
      <w:r>
        <w:rPr>
          <w:noProof/>
        </w:rPr>
        <w:drawing>
          <wp:inline distT="0" distB="0" distL="0" distR="0" wp14:anchorId="7C28038F" wp14:editId="261D92A4">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07C9EC4" w14:textId="77777777" w:rsidR="000D7FCE" w:rsidRDefault="000D7FCE" w:rsidP="000D7FCE">
      <w:pPr>
        <w:jc w:val="center"/>
      </w:pPr>
      <w:r>
        <w:rPr>
          <w:noProof/>
        </w:rPr>
        <w:lastRenderedPageBreak/>
        <w:drawing>
          <wp:inline distT="0" distB="0" distL="0" distR="0" wp14:anchorId="578F63A3" wp14:editId="32EE37B0">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7E3B0CD" w14:textId="77777777" w:rsidR="000D7FCE" w:rsidRDefault="000D7FCE" w:rsidP="000D7FCE">
      <w:pPr>
        <w:jc w:val="center"/>
      </w:pPr>
      <w:r>
        <w:rPr>
          <w:noProof/>
        </w:rPr>
        <w:drawing>
          <wp:inline distT="0" distB="0" distL="0" distR="0" wp14:anchorId="77DB1BBF" wp14:editId="2BC4732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5027C04" w14:textId="77777777" w:rsidR="00C82098" w:rsidRDefault="002E71DE" w:rsidP="00607728">
      <w:commentRangeStart w:id="28"/>
      <w:commentRangeStart w:id="29"/>
      <w:r>
        <w:t xml:space="preserve">It is suspected that the vertical motion of the bridge is that most felt by motorists and thus the response that should be most influential for deciding the region to perform further testing. </w:t>
      </w:r>
      <w:commentRangeEnd w:id="28"/>
      <w:r w:rsidR="00C87404">
        <w:rPr>
          <w:rStyle w:val="CommentReference"/>
        </w:rPr>
        <w:commentReference w:id="28"/>
      </w:r>
      <w:commentRangeEnd w:id="29"/>
      <w:r w:rsidR="006A646E">
        <w:rPr>
          <w:rStyle w:val="CommentReference"/>
        </w:rPr>
        <w:commentReference w:id="29"/>
      </w:r>
      <w:r>
        <w:t xml:space="preserve">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14:paraId="5B5C9399" w14:textId="77777777"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14:paraId="09972EE0" w14:textId="77777777" w:rsidR="00D275D4" w:rsidRDefault="00D275D4" w:rsidP="00D275D4">
      <w:pPr>
        <w:pStyle w:val="Heading3"/>
      </w:pPr>
      <w:bookmarkStart w:id="30" w:name="_Toc536017950"/>
      <w:r>
        <w:t>Phase 2 Testing</w:t>
      </w:r>
      <w:bookmarkEnd w:id="30"/>
    </w:p>
    <w:p w14:paraId="07EDF622" w14:textId="77777777"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14:paraId="4F083704" w14:textId="77777777"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14:paraId="093364EE" w14:textId="77777777" w:rsidR="009B4D90" w:rsidRDefault="009B4D90" w:rsidP="009B4D90">
      <w:pPr>
        <w:pStyle w:val="Heading4"/>
      </w:pPr>
      <w:r>
        <w:t>Instrumentation Plan</w:t>
      </w:r>
    </w:p>
    <w:p w14:paraId="13B3B516" w14:textId="77777777" w:rsidR="009B4D90" w:rsidRDefault="00554068" w:rsidP="009B4D90">
      <w:r>
        <w:t>A total of 30 accelerometers (</w:t>
      </w:r>
      <w:bookmarkStart w:id="31" w:name="_Hlk958194"/>
      <w:r>
        <w:t>PCB Model 393A03</w:t>
      </w:r>
      <w:bookmarkEnd w:id="31"/>
      <w:r>
        <w:t>)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14:paraId="7036D06D" w14:textId="77777777" w:rsidR="00AE07AA" w:rsidRDefault="00AE07AA" w:rsidP="009B4D90">
      <w:r w:rsidRPr="00AE07AA">
        <w:rPr>
          <w:noProof/>
        </w:rPr>
        <w:lastRenderedPageBreak/>
        <w:drawing>
          <wp:inline distT="0" distB="0" distL="0" distR="0" wp14:anchorId="2A82C0A4" wp14:editId="752517C3">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9">
                      <a:lum/>
                      <a:alphaModFix/>
                    </a:blip>
                    <a:srcRect/>
                    <a:stretch>
                      <a:fillRect/>
                    </a:stretch>
                  </pic:blipFill>
                  <pic:spPr>
                    <a:xfrm>
                      <a:off x="0" y="0"/>
                      <a:ext cx="5486400" cy="4287520"/>
                    </a:xfrm>
                    <a:prstGeom prst="rect">
                      <a:avLst/>
                    </a:prstGeom>
                  </pic:spPr>
                </pic:pic>
              </a:graphicData>
            </a:graphic>
          </wp:inline>
        </w:drawing>
      </w:r>
    </w:p>
    <w:p w14:paraId="01E6D1B9" w14:textId="77777777"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w:t>
      </w:r>
      <w:commentRangeStart w:id="32"/>
      <w:commentRangeStart w:id="33"/>
      <w:r>
        <w:t xml:space="preserve">By placing accelerometers as quarter-span, mid-span, and three-quarter span the first and second bending modes may be obtained. They are distributed transversely to capture torsional and butterfly modes. </w:t>
      </w:r>
      <w:commentRangeEnd w:id="32"/>
      <w:r w:rsidR="007210D9">
        <w:rPr>
          <w:rStyle w:val="CommentReference"/>
        </w:rPr>
        <w:commentReference w:id="32"/>
      </w:r>
      <w:commentRangeEnd w:id="33"/>
      <w:r w:rsidR="006A646E">
        <w:rPr>
          <w:rStyle w:val="CommentReference"/>
        </w:rPr>
        <w:commentReference w:id="33"/>
      </w:r>
      <w:r>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0F085DE2" w14:textId="77777777"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14:paraId="4F065901" w14:textId="77777777" w:rsidR="007207D0" w:rsidRDefault="00540758" w:rsidP="007D40B4">
      <w:r>
        <w:rPr>
          <w:noProof/>
        </w:rPr>
        <w:drawing>
          <wp:inline distT="0" distB="0" distL="0" distR="0" wp14:anchorId="2B0D78EB" wp14:editId="3EE4AA8F">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6400" cy="3931920"/>
                    </a:xfrm>
                    <a:prstGeom prst="rect">
                      <a:avLst/>
                    </a:prstGeom>
                  </pic:spPr>
                </pic:pic>
              </a:graphicData>
            </a:graphic>
          </wp:inline>
        </w:drawing>
      </w:r>
    </w:p>
    <w:p w14:paraId="41916B28" w14:textId="77777777" w:rsidR="007207D0" w:rsidRDefault="007207D0" w:rsidP="009B4D90">
      <w:pPr>
        <w:pStyle w:val="Heading4"/>
      </w:pPr>
      <w:r>
        <w:t>Test Activities</w:t>
      </w:r>
    </w:p>
    <w:p w14:paraId="02C8B7AD" w14:textId="77777777"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14:paraId="693B08AA" w14:textId="77777777" w:rsidR="000D4B72" w:rsidRDefault="000D4B72" w:rsidP="007207D0">
      <w:r w:rsidRPr="000D4B72">
        <w:rPr>
          <w:noProof/>
        </w:rPr>
        <w:lastRenderedPageBreak/>
        <w:drawing>
          <wp:inline distT="0" distB="0" distL="0" distR="0" wp14:anchorId="65700BF6" wp14:editId="1687B8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18C85108" w14:textId="77777777"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57D96045" w14:textId="77777777" w:rsidR="000A6FFF" w:rsidRDefault="000A6FFF" w:rsidP="007207D0">
      <w:r w:rsidRPr="00E70A02">
        <w:rPr>
          <w:noProof/>
        </w:rPr>
        <w:lastRenderedPageBreak/>
        <w:drawing>
          <wp:inline distT="0" distB="0" distL="0" distR="0" wp14:anchorId="6FB65D4D" wp14:editId="4226526D">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494F1207" w14:textId="77777777"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14:paraId="79738403" w14:textId="77777777"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14:paraId="5F9C4F63" w14:textId="77777777" w:rsidR="00E70A02" w:rsidRPr="007207D0" w:rsidRDefault="00FB3CE8" w:rsidP="007207D0">
      <w:r>
        <w:t xml:space="preserve">All gauges were removed from the structure at the conclusion of data collection. Paint was applied to areas that had been sanded. </w:t>
      </w:r>
    </w:p>
    <w:p w14:paraId="0A9E832D" w14:textId="77777777" w:rsidR="00D275D4" w:rsidRDefault="00FD7879" w:rsidP="009B4D90">
      <w:pPr>
        <w:pStyle w:val="Heading4"/>
      </w:pPr>
      <w:r>
        <w:t>Results &amp;</w:t>
      </w:r>
      <w:r w:rsidR="00D275D4">
        <w:t xml:space="preserve"> Interpretation</w:t>
      </w:r>
    </w:p>
    <w:p w14:paraId="7E1B12A3" w14:textId="77777777" w:rsidR="00D421AD" w:rsidRPr="00D421AD" w:rsidRDefault="00A96B6C" w:rsidP="00D421AD">
      <w:pPr>
        <w:pStyle w:val="Heading5"/>
      </w:pPr>
      <w:r>
        <w:t>Characterization of vibrations through acceleration data</w:t>
      </w:r>
    </w:p>
    <w:p w14:paraId="6FA6E761" w14:textId="77777777" w:rsidR="00D70D8F" w:rsidRDefault="004D5514" w:rsidP="00D70D8F">
      <w:r>
        <w:t>The acceleration data was filtered to remove high frequency content for time history plot</w:t>
      </w:r>
      <w:r w:rsidR="00D70D8F">
        <w:t xml:space="preserve">s as the high frequency content is associated with </w:t>
      </w:r>
      <w:commentRangeStart w:id="34"/>
      <w:r w:rsidR="00D70D8F">
        <w:t xml:space="preserve">minimal structural deformation </w:t>
      </w:r>
      <w:commentRangeEnd w:id="34"/>
      <w:r w:rsidR="007210D9">
        <w:rPr>
          <w:rStyle w:val="CommentReference"/>
        </w:rPr>
        <w:commentReference w:id="34"/>
      </w:r>
      <w:r w:rsidR="00D70D8F">
        <w:t>and therefore is of less interest</w:t>
      </w:r>
      <w:r w:rsidR="00D02BF2">
        <w:t xml:space="preserve">. </w:t>
      </w:r>
      <w:commentRangeStart w:id="35"/>
      <w:commentRangeStart w:id="36"/>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commentRangeEnd w:id="35"/>
      <w:r w:rsidR="007210D9">
        <w:rPr>
          <w:rStyle w:val="CommentReference"/>
        </w:rPr>
        <w:commentReference w:id="35"/>
      </w:r>
      <w:commentRangeEnd w:id="36"/>
      <w:r w:rsidR="00965786">
        <w:rPr>
          <w:rStyle w:val="CommentReference"/>
        </w:rPr>
        <w:commentReference w:id="36"/>
      </w:r>
    </w:p>
    <w:p w14:paraId="7107714A" w14:textId="77777777" w:rsidR="00D70D8F" w:rsidRDefault="00D02BF2" w:rsidP="00D70D8F">
      <w:r w:rsidRPr="00D02BF2">
        <w:rPr>
          <w:noProof/>
        </w:rPr>
        <w:drawing>
          <wp:inline distT="0" distB="0" distL="0" distR="0" wp14:anchorId="5334F863" wp14:editId="3229D12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45922A3B" w14:textId="77777777"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4</w:t>
      </w:r>
      <w:r w:rsidR="002E3D38">
        <w:rPr>
          <w:noProof/>
        </w:rPr>
        <w:fldChar w:fldCharType="end"/>
      </w:r>
      <w:r>
        <w:t>: Frequency response of 6</w:t>
      </w:r>
      <w:r w:rsidRPr="00D70D8F">
        <w:rPr>
          <w:vertAlign w:val="superscript"/>
        </w:rPr>
        <w:t>th</w:t>
      </w:r>
      <w:r>
        <w:t xml:space="preserve"> order Elliptic filter</w:t>
      </w:r>
    </w:p>
    <w:p w14:paraId="136AE723" w14:textId="77777777" w:rsidR="00D02BF2" w:rsidRDefault="00D02BF2" w:rsidP="00D02BF2">
      <w:r>
        <w:t>A sample time-history of acceleration with the above filter applied is shown below</w:t>
      </w:r>
      <w:r w:rsidR="00FD39EB">
        <w:t xml:space="preserve"> for girder 5 at midspan.</w:t>
      </w:r>
    </w:p>
    <w:p w14:paraId="0731EB0E" w14:textId="77777777" w:rsidR="00D02BF2" w:rsidRPr="00D02BF2" w:rsidRDefault="002C496C" w:rsidP="00D02BF2">
      <w:commentRangeStart w:id="37"/>
      <w:r w:rsidRPr="002C496C">
        <w:rPr>
          <w:noProof/>
        </w:rPr>
        <w:drawing>
          <wp:inline distT="0" distB="0" distL="0" distR="0" wp14:anchorId="094A4B59" wp14:editId="023937F4">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commentRangeEnd w:id="37"/>
      <w:r w:rsidR="001C30CD">
        <w:rPr>
          <w:rStyle w:val="CommentReference"/>
        </w:rPr>
        <w:commentReference w:id="37"/>
      </w:r>
    </w:p>
    <w:p w14:paraId="21133A8D" w14:textId="77777777"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It is readily apparent that the structure is experiencing relatively low-frequency oscillations.</w:t>
      </w:r>
    </w:p>
    <w:p w14:paraId="79B9EB1E" w14:textId="77777777" w:rsidR="00183813" w:rsidRPr="00183813" w:rsidRDefault="00F556D4" w:rsidP="00F556D4">
      <w:pPr>
        <w:rPr>
          <w:b/>
        </w:rPr>
      </w:pPr>
      <w:r w:rsidRPr="00F556D4">
        <w:rPr>
          <w:b/>
          <w:noProof/>
        </w:rPr>
        <w:drawing>
          <wp:inline distT="0" distB="0" distL="0" distR="0" wp14:anchorId="68243BF8" wp14:editId="511D7901">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14:paraId="6C7DCB11" w14:textId="77777777"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commentRangeStart w:id="38"/>
      <w:commentRangeStart w:id="39"/>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commentRangeEnd w:id="38"/>
      <w:r w:rsidR="001C30CD">
        <w:rPr>
          <w:rStyle w:val="CommentReference"/>
        </w:rPr>
        <w:commentReference w:id="38"/>
      </w:r>
      <w:commentRangeEnd w:id="39"/>
      <w:r w:rsidR="00965786">
        <w:rPr>
          <w:rStyle w:val="CommentReference"/>
        </w:rPr>
        <w:commentReference w:id="39"/>
      </w:r>
    </w:p>
    <w:p w14:paraId="30E43E0B" w14:textId="77777777"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14:anchorId="72B7F905" wp14:editId="16D936F8">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14:paraId="3F2CF101" w14:textId="77777777"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w:t>
      </w:r>
      <w:commentRangeStart w:id="40"/>
      <w:r>
        <w:rPr>
          <w:rFonts w:ascii="Arial" w:hAnsi="Arial" w:cs="Arial"/>
          <w:color w:val="404040"/>
          <w:sz w:val="20"/>
          <w:szCs w:val="20"/>
          <w:shd w:val="clear" w:color="auto" w:fill="FFFFFF"/>
        </w:rPr>
        <w:t>is</w:t>
      </w:r>
      <w:commentRangeEnd w:id="40"/>
      <w:r w:rsidR="001C30CD">
        <w:rPr>
          <w:rStyle w:val="CommentReference"/>
        </w:rPr>
        <w:commentReference w:id="40"/>
      </w:r>
      <w:r>
        <w:rPr>
          <w:rFonts w:ascii="Arial" w:hAnsi="Arial" w:cs="Arial"/>
          <w:color w:val="404040"/>
          <w:sz w:val="20"/>
          <w:szCs w:val="20"/>
          <w:shd w:val="clear" w:color="auto" w:fill="FFFFFF"/>
        </w:rPr>
        <w:t xml:space="preserve"> occurring at frequencies between 2 and 4 Hz. </w:t>
      </w:r>
    </w:p>
    <w:p w14:paraId="3A26985E" w14:textId="77777777" w:rsidR="00021107" w:rsidRDefault="00183813" w:rsidP="00235597">
      <w:commentRangeStart w:id="41"/>
      <w:commentRangeStart w:id="42"/>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w:t>
      </w:r>
      <w:commentRangeEnd w:id="41"/>
      <w:r w:rsidR="001C30CD">
        <w:rPr>
          <w:rStyle w:val="CommentReference"/>
        </w:rPr>
        <w:commentReference w:id="41"/>
      </w:r>
      <w:commentRangeEnd w:id="42"/>
      <w:r w:rsidR="009850D8">
        <w:rPr>
          <w:rStyle w:val="CommentReference"/>
        </w:rPr>
        <w:commentReference w:id="42"/>
      </w:r>
      <w:r w:rsidR="00A30903">
        <w:t>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14:paraId="75B0224A" w14:textId="77777777" w:rsidR="00587BDB" w:rsidRDefault="00A30903" w:rsidP="00235597">
      <w:r w:rsidRPr="00A30903">
        <w:rPr>
          <w:b/>
          <w:noProof/>
        </w:rPr>
        <w:drawing>
          <wp:inline distT="0" distB="0" distL="0" distR="0" wp14:anchorId="261E8F34" wp14:editId="7D687FD3">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 xml:space="preserve">Based on the displacements identified in the previous figure, the vibrations may be assessed against human comfort criterion. </w:t>
      </w:r>
      <w:commentRangeStart w:id="43"/>
      <w:commentRangeStart w:id="44"/>
      <w:r w:rsidR="00021107">
        <w:t>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commentRangeEnd w:id="43"/>
      <w:r w:rsidR="001C30CD">
        <w:rPr>
          <w:rStyle w:val="CommentReference"/>
        </w:rPr>
        <w:commentReference w:id="43"/>
      </w:r>
      <w:commentRangeEnd w:id="44"/>
      <w:r w:rsidR="009850D8">
        <w:rPr>
          <w:rStyle w:val="CommentReference"/>
        </w:rPr>
        <w:commentReference w:id="44"/>
      </w:r>
    </w:p>
    <w:p w14:paraId="0120706A" w14:textId="77777777" w:rsidR="00461EB8" w:rsidRDefault="00B65CFD" w:rsidP="00B65CFD">
      <w:pPr>
        <w:jc w:val="center"/>
      </w:pPr>
      <w:r w:rsidRPr="00B65CFD">
        <w:rPr>
          <w:noProof/>
        </w:rPr>
        <w:lastRenderedPageBreak/>
        <mc:AlternateContent>
          <mc:Choice Requires="wpg">
            <w:drawing>
              <wp:inline distT="0" distB="0" distL="0" distR="0" wp14:anchorId="2CFCBBDD" wp14:editId="76BFCAA6">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8"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A28E552"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9"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54854BFA" w14:textId="77777777" w:rsidR="00A96B6C" w:rsidRDefault="00A96B6C" w:rsidP="00A96B6C">
      <w:pPr>
        <w:pStyle w:val="Heading5"/>
      </w:pPr>
      <w:r>
        <w:t xml:space="preserve">Modal parameter </w:t>
      </w:r>
      <w:r w:rsidR="00F37CCA">
        <w:t>estimation</w:t>
      </w:r>
      <w:r>
        <w:t xml:space="preserve"> with acceleration data</w:t>
      </w:r>
    </w:p>
    <w:p w14:paraId="18C09BE0" w14:textId="77777777" w:rsidR="003D6964" w:rsidRDefault="00B65CFD" w:rsidP="00B65CFD">
      <w:commentRangeStart w:id="45"/>
      <w:commentRangeStart w:id="46"/>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commentRangeEnd w:id="45"/>
      <w:r w:rsidR="00D2117E">
        <w:rPr>
          <w:rStyle w:val="CommentReference"/>
        </w:rPr>
        <w:commentReference w:id="45"/>
      </w:r>
      <w:commentRangeEnd w:id="46"/>
      <w:r w:rsidR="009850D8">
        <w:rPr>
          <w:rStyle w:val="CommentReference"/>
        </w:rPr>
        <w:commentReference w:id="46"/>
      </w:r>
    </w:p>
    <w:p w14:paraId="3028AE74" w14:textId="77777777" w:rsidR="000174CE" w:rsidRDefault="008515DA" w:rsidP="00B65CFD">
      <w:r w:rsidRPr="008515DA">
        <w:rPr>
          <w:noProof/>
        </w:rPr>
        <w:lastRenderedPageBreak/>
        <w:drawing>
          <wp:inline distT="0" distB="0" distL="0" distR="0" wp14:anchorId="36CE3971" wp14:editId="207E76B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0">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23B955F5" w14:textId="77777777"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15"/>
        <w:gridCol w:w="4315"/>
      </w:tblGrid>
      <w:tr w:rsidR="008515DA" w14:paraId="4E3C61AB" w14:textId="77777777" w:rsidTr="008515DA">
        <w:trPr>
          <w:jc w:val="center"/>
        </w:trPr>
        <w:tc>
          <w:tcPr>
            <w:tcW w:w="4428" w:type="dxa"/>
            <w:vAlign w:val="center"/>
          </w:tcPr>
          <w:p w14:paraId="18236C3A" w14:textId="77777777" w:rsidR="008515DA" w:rsidRDefault="008515DA" w:rsidP="00B65CFD">
            <w:r w:rsidRPr="008515DA">
              <w:rPr>
                <w:noProof/>
              </w:rPr>
              <w:drawing>
                <wp:inline distT="0" distB="0" distL="0" distR="0" wp14:anchorId="2E9C71EB" wp14:editId="42CB0363">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21FBA6D8" w14:textId="77777777" w:rsidR="008515DA" w:rsidRDefault="008515DA" w:rsidP="00B65CFD">
            <w:r w:rsidRPr="008515DA">
              <w:rPr>
                <w:noProof/>
              </w:rPr>
              <w:drawing>
                <wp:inline distT="0" distB="0" distL="0" distR="0" wp14:anchorId="014DBD98" wp14:editId="1E6F0E6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14:paraId="40A15FFE" w14:textId="77777777" w:rsidTr="008515DA">
        <w:trPr>
          <w:jc w:val="center"/>
        </w:trPr>
        <w:tc>
          <w:tcPr>
            <w:tcW w:w="4428" w:type="dxa"/>
            <w:vAlign w:val="center"/>
          </w:tcPr>
          <w:p w14:paraId="7D7BB59C" w14:textId="77777777" w:rsidR="008515DA" w:rsidRDefault="008515DA" w:rsidP="00B65CFD">
            <w:r w:rsidRPr="008515DA">
              <w:rPr>
                <w:noProof/>
              </w:rPr>
              <w:lastRenderedPageBreak/>
              <w:drawing>
                <wp:inline distT="0" distB="0" distL="0" distR="0" wp14:anchorId="2588DA11" wp14:editId="0E229030">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0DF30F5F" w14:textId="77777777" w:rsidR="008515DA" w:rsidRDefault="008515DA" w:rsidP="00B65CFD">
            <w:r w:rsidRPr="008515DA">
              <w:rPr>
                <w:noProof/>
              </w:rPr>
              <w:drawing>
                <wp:inline distT="0" distB="0" distL="0" distR="0" wp14:anchorId="5F0240A3" wp14:editId="7476A270">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09EC5AC2" w14:textId="77777777" w:rsidR="00F37CCA" w:rsidRDefault="00F37CCA" w:rsidP="00F37CCA">
      <w:pPr>
        <w:pStyle w:val="Heading5"/>
      </w:pPr>
      <w:r>
        <w:t>Quantifying dynamic amplification with dynamic strain data</w:t>
      </w:r>
    </w:p>
    <w:p w14:paraId="4B6282E4" w14:textId="77777777"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14:anchorId="06429688" wp14:editId="43958BFD">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1D444A6F" w14:textId="77777777"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14:paraId="5FE8437D" w14:textId="77777777" w:rsidR="00EE180E" w:rsidRDefault="000248C5" w:rsidP="00EE180E">
      <w:pPr>
        <w:keepNext/>
      </w:pPr>
      <w:r>
        <w:rPr>
          <w:noProof/>
        </w:rPr>
        <w:lastRenderedPageBreak/>
        <w:drawing>
          <wp:inline distT="0" distB="0" distL="0" distR="0" wp14:anchorId="5B2845AC" wp14:editId="3305AC61">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C71F0F8" w14:textId="77777777"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23BF5">
        <w:rPr>
          <w:noProof/>
        </w:rPr>
        <w:t>5</w:t>
      </w:r>
      <w:r w:rsidR="002E3D38">
        <w:rPr>
          <w:noProof/>
        </w:rPr>
        <w:fldChar w:fldCharType="end"/>
      </w:r>
      <w:r>
        <w:t xml:space="preserve">: </w:t>
      </w:r>
      <w:r w:rsidR="00A16B90">
        <w:t>High-strain event occurrence count over 24 hours</w:t>
      </w:r>
    </w:p>
    <w:p w14:paraId="6A363CC6" w14:textId="77777777" w:rsidR="000248C5" w:rsidRDefault="000248C5" w:rsidP="00235597">
      <w:r>
        <w:t>The following plot depicts one of these high-strain events.</w:t>
      </w:r>
      <w:r w:rsidR="00080E65">
        <w:t xml:space="preserve"> </w:t>
      </w:r>
    </w:p>
    <w:p w14:paraId="3DC65A50" w14:textId="77777777" w:rsidR="00080E65" w:rsidRDefault="00F26D9C" w:rsidP="00EE180E">
      <w:pPr>
        <w:jc w:val="center"/>
      </w:pPr>
      <w:r w:rsidRPr="00F26D9C">
        <w:rPr>
          <w:noProof/>
        </w:rPr>
        <w:drawing>
          <wp:inline distT="0" distB="0" distL="0" distR="0" wp14:anchorId="7BB2D75B" wp14:editId="16FCC143">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14:paraId="7D83757E" w14:textId="77777777" w:rsidR="00EE180E" w:rsidRDefault="00EE180E" w:rsidP="00EE180E">
      <w:r>
        <w:t xml:space="preserve">In the above plot the filtered strain is also plotted for comparison. </w:t>
      </w:r>
      <w:commentRangeStart w:id="47"/>
      <w:commentRangeStart w:id="48"/>
      <w:r>
        <w:t xml:space="preserve">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commentRangeEnd w:id="47"/>
      <w:r w:rsidR="00986901">
        <w:rPr>
          <w:rStyle w:val="CommentReference"/>
        </w:rPr>
        <w:lastRenderedPageBreak/>
        <w:commentReference w:id="47"/>
      </w:r>
      <w:commentRangeEnd w:id="48"/>
      <w:r w:rsidR="009850D8">
        <w:rPr>
          <w:rStyle w:val="CommentReference"/>
        </w:rPr>
        <w:commentReference w:id="48"/>
      </w:r>
      <w:commentRangeStart w:id="49"/>
      <w:commentRangeStart w:id="50"/>
      <w:r>
        <w:t xml:space="preserve">amplification of almost 2.0. </w:t>
      </w:r>
      <w:commentRangeEnd w:id="49"/>
      <w:r w:rsidR="00986901">
        <w:rPr>
          <w:rStyle w:val="CommentReference"/>
        </w:rPr>
        <w:commentReference w:id="49"/>
      </w:r>
      <w:commentRangeEnd w:id="50"/>
      <w:r w:rsidR="0039233E">
        <w:rPr>
          <w:rStyle w:val="CommentReference"/>
        </w:rPr>
        <w:commentReference w:id="50"/>
      </w:r>
      <w:r w:rsidR="00A16B90">
        <w:t>Furthermore, this amplification is occurring at design-level load events.</w:t>
      </w:r>
    </w:p>
    <w:p w14:paraId="373F5916" w14:textId="77777777" w:rsidR="00EE180E" w:rsidRDefault="00EE180E" w:rsidP="00235597">
      <w:r w:rsidRPr="00EE180E">
        <w:rPr>
          <w:noProof/>
        </w:rPr>
        <w:drawing>
          <wp:inline distT="0" distB="0" distL="0" distR="0" wp14:anchorId="798EDCE9" wp14:editId="78BDD1F9">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144973A4" w14:textId="77777777" w:rsidR="00A16B90" w:rsidRDefault="00A16B90" w:rsidP="00235597">
      <w:r>
        <w:t xml:space="preserve">The dynamic amplification is also </w:t>
      </w:r>
      <w:r w:rsidR="009D6F41">
        <w:t>affecting</w:t>
      </w:r>
      <w:r>
        <w:t xml:space="preserve"> the stress in the deck. </w:t>
      </w:r>
      <w:commentRangeStart w:id="51"/>
      <w:commentRangeStart w:id="52"/>
      <w:r w:rsidR="009D6F41">
        <w:t xml:space="preserve">The uplift experienced by one span when the load is applied to the other span causes the deck to experience tension. The strain experienced by the deck can be extrapolated from the bottom flange and web strain readings assuming a linear strain profile for the cross-section. </w:t>
      </w:r>
      <w:commentRangeEnd w:id="51"/>
      <w:r w:rsidR="00986901">
        <w:rPr>
          <w:rStyle w:val="CommentReference"/>
        </w:rPr>
        <w:commentReference w:id="51"/>
      </w:r>
      <w:commentRangeEnd w:id="52"/>
      <w:r w:rsidR="00952961">
        <w:rPr>
          <w:rStyle w:val="CommentReference"/>
        </w:rPr>
        <w:commentReference w:id="52"/>
      </w:r>
      <w:r w:rsidR="009D6F41">
        <w:t>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14:paraId="60E61B77" w14:textId="77777777" w:rsidR="00A16B90" w:rsidRDefault="00A16B90" w:rsidP="009D6F41">
      <w:pPr>
        <w:jc w:val="center"/>
      </w:pPr>
      <w:r w:rsidRPr="00A16B90">
        <w:rPr>
          <w:noProof/>
        </w:rPr>
        <w:lastRenderedPageBreak/>
        <w:drawing>
          <wp:inline distT="0" distB="0" distL="0" distR="0" wp14:anchorId="252D3D10" wp14:editId="538C4F2D">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14:paraId="76B8899B" w14:textId="77777777" w:rsidR="00D91A30" w:rsidRDefault="00EB1DBC" w:rsidP="00235597">
      <w:r>
        <w:t xml:space="preserve">The strain for </w:t>
      </w:r>
      <w:r w:rsidR="00802AB2">
        <w:t xml:space="preserve">the bottom flange in the negative moment region (girder 4) is plotted for the same time period as shown above and is frequently exhibiting compressive strain over 50 </w:t>
      </w:r>
      <w:r w:rsidR="00802AB2">
        <w:rPr>
          <w:rFonts w:cstheme="minorHAnsi"/>
        </w:rPr>
        <w:t>µε</w:t>
      </w:r>
      <w:r w:rsidR="00802AB2">
        <w:t>.</w:t>
      </w:r>
    </w:p>
    <w:p w14:paraId="2083F64C" w14:textId="77777777" w:rsidR="00802AB2" w:rsidRDefault="00802AB2" w:rsidP="00235597">
      <w:r w:rsidRPr="00802AB2">
        <w:rPr>
          <w:noProof/>
        </w:rPr>
        <w:drawing>
          <wp:inline distT="0" distB="0" distL="0" distR="0" wp14:anchorId="48C64C4F" wp14:editId="7A6A602B">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14:paraId="018C862C" w14:textId="77777777" w:rsidR="00D275D4" w:rsidRPr="009A3F94" w:rsidRDefault="00D275D4" w:rsidP="009A3F94">
      <w:pPr>
        <w:pStyle w:val="Heading4"/>
      </w:pPr>
      <w:commentRangeStart w:id="53"/>
      <w:r w:rsidRPr="009A3F94">
        <w:t>FE Simulation</w:t>
      </w:r>
      <w:commentRangeEnd w:id="53"/>
      <w:r w:rsidR="00986901">
        <w:rPr>
          <w:rStyle w:val="CommentReference"/>
          <w:rFonts w:asciiTheme="minorHAnsi" w:eastAsiaTheme="minorHAnsi" w:hAnsiTheme="minorHAnsi" w:cstheme="minorBidi"/>
          <w:b w:val="0"/>
          <w:bCs w:val="0"/>
          <w:i w:val="0"/>
          <w:iCs w:val="0"/>
        </w:rPr>
        <w:commentReference w:id="53"/>
      </w:r>
    </w:p>
    <w:p w14:paraId="0704012E" w14:textId="77777777" w:rsidR="000A28B8" w:rsidRDefault="00C045DF" w:rsidP="000A28B8">
      <w:r>
        <w:t>A</w:t>
      </w:r>
      <w:r w:rsidR="000A28B8">
        <w:t xml:space="preserve"> 3D element-based model of spans 7 &amp; 8</w:t>
      </w:r>
      <w:r>
        <w:t xml:space="preserve"> was created</w:t>
      </w:r>
      <w:r w:rsidR="000A28B8">
        <w:t>. The model was calibrated</w:t>
      </w:r>
      <w:r w:rsidR="000900B9">
        <w:t>/validated</w:t>
      </w:r>
      <w:r w:rsidR="000A28B8">
        <w:t xml:space="preserve"> with the mode shapes and frequencies obtained experimentally. </w:t>
      </w:r>
      <w:r w:rsidR="000900B9">
        <w:t xml:space="preserve">Multiple parameters were explored as a part of the calibration process. Ultimately, once </w:t>
      </w:r>
      <w:r w:rsidR="004703CD">
        <w:t>the barrier stiffnesses were adjusted</w:t>
      </w:r>
      <w:r w:rsidR="000900B9">
        <w:t xml:space="preserve">, the model achieved close agreement with experimental results. </w:t>
      </w:r>
    </w:p>
    <w:p w14:paraId="3FAE0838" w14:textId="77777777" w:rsidR="002E3D38" w:rsidRDefault="002E3D38" w:rsidP="002E3D38">
      <w:pPr>
        <w:pStyle w:val="Heading5"/>
      </w:pPr>
      <w:r>
        <w:lastRenderedPageBreak/>
        <w:t>Element-Level Method of Analysis</w:t>
      </w:r>
    </w:p>
    <w:p w14:paraId="127E2EC4" w14:textId="77777777"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14:paraId="0DD4CBE7" w14:textId="77777777" w:rsidR="00246EFB" w:rsidRDefault="002E3D38" w:rsidP="00246EFB">
      <w:pPr>
        <w:keepNext/>
      </w:pPr>
      <w:r>
        <w:rPr>
          <w:noProof/>
        </w:rPr>
        <mc:AlternateContent>
          <mc:Choice Requires="wpg">
            <w:drawing>
              <wp:inline distT="0" distB="0" distL="0" distR="0" wp14:anchorId="5DF839EB" wp14:editId="16D2E69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51"/>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52"/>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6717FE3E" w14:textId="77777777" w:rsidR="0039233E" w:rsidRDefault="0039233E"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6852A701" w14:textId="77777777" w:rsidR="0039233E" w:rsidRDefault="0039233E"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52"/>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6608E406" w14:textId="77777777" w:rsidR="0039233E" w:rsidRDefault="0039233E"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455F3885" w14:textId="77777777" w:rsidR="0039233E" w:rsidRDefault="0039233E"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52"/>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5F5EF4DB" w14:textId="77777777" w:rsidR="0039233E" w:rsidRDefault="0039233E"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4EB794D3" w14:textId="77777777" w:rsidR="0039233E" w:rsidRDefault="0039233E"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3"/>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54E651CF" w14:textId="77777777" w:rsidR="0039233E" w:rsidRDefault="0039233E"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201F5D45" w14:textId="77777777" w:rsidR="0039233E" w:rsidRDefault="0039233E"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4"/>
                          <a:stretch>
                            <a:fillRect/>
                          </a:stretch>
                        </pic:blipFill>
                        <pic:spPr>
                          <a:xfrm>
                            <a:off x="3062224" y="162370"/>
                            <a:ext cx="2424176" cy="1509522"/>
                          </a:xfrm>
                          <a:prstGeom prst="rect">
                            <a:avLst/>
                          </a:prstGeom>
                        </pic:spPr>
                      </pic:pic>
                    </wpg:wgp>
                  </a:graphicData>
                </a:graphic>
              </wp:inline>
            </w:drawing>
          </mc:Choice>
          <mc:Fallback>
            <w:pict>
              <v:group w14:anchorId="5DF839EB"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5"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6"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6717FE3E" w14:textId="77777777" w:rsidR="0039233E" w:rsidRDefault="0039233E"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6852A701" w14:textId="77777777" w:rsidR="0039233E" w:rsidRDefault="0039233E"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6"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6608E406" w14:textId="77777777" w:rsidR="0039233E" w:rsidRDefault="0039233E"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455F3885" w14:textId="77777777" w:rsidR="0039233E" w:rsidRDefault="0039233E"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6"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5F5EF4DB" w14:textId="77777777" w:rsidR="0039233E" w:rsidRDefault="0039233E"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4EB794D3" w14:textId="77777777" w:rsidR="0039233E" w:rsidRDefault="0039233E"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7"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54E651CF" w14:textId="77777777" w:rsidR="0039233E" w:rsidRDefault="0039233E"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201F5D45" w14:textId="77777777" w:rsidR="0039233E" w:rsidRDefault="0039233E"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8" o:title=""/>
                </v:shape>
                <w10:anchorlock/>
              </v:group>
            </w:pict>
          </mc:Fallback>
        </mc:AlternateContent>
      </w:r>
    </w:p>
    <w:p w14:paraId="379F2753" w14:textId="77777777"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sidR="00823BF5">
        <w:rPr>
          <w:noProof/>
        </w:rPr>
        <w:t>6</w:t>
      </w:r>
      <w:r w:rsidR="00A132B6">
        <w:rPr>
          <w:noProof/>
        </w:rPr>
        <w:fldChar w:fldCharType="end"/>
      </w:r>
      <w:r>
        <w:t xml:space="preserve">: </w:t>
      </w:r>
      <w:r w:rsidRPr="00246EFB">
        <w:t>Schematic of Generic Element-level FEM Model</w:t>
      </w:r>
    </w:p>
    <w:p w14:paraId="6FB45CC9" w14:textId="77777777"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A model of spans 7 and 8 was created that included the entirety of the superstructure from the cross-girders to the concrete barriers. All elements were rigidly connected at coincident nodes except as specified.</w:t>
      </w:r>
      <w:r w:rsidR="00A6570A">
        <w:t xml:space="preserve"> Full composite action </w:t>
      </w:r>
      <w:proofErr w:type="gramStart"/>
      <w:r w:rsidR="00A6570A">
        <w:t>was  assumed</w:t>
      </w:r>
      <w:proofErr w:type="gramEnd"/>
      <w:r w:rsidR="00A6570A">
        <w:t xml:space="preserve"> and enforced by using rigid links to connect the girder nodes to the deck nodes. </w:t>
      </w:r>
      <w:r w:rsidR="00DF4811">
        <w:t xml:space="preserve"> The image below shows a cross-section of the model and the reduction of 3D bridge elements to plate, beam and link elements.</w:t>
      </w:r>
    </w:p>
    <w:p w14:paraId="75588FB7" w14:textId="77777777" w:rsidR="00DF4811" w:rsidRDefault="00C92061" w:rsidP="000A28B8">
      <w:r>
        <w:rPr>
          <w:noProof/>
        </w:rPr>
        <w:drawing>
          <wp:inline distT="0" distB="0" distL="0" distR="0" wp14:anchorId="33E49F6C" wp14:editId="64C4BC09">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86400" cy="3284855"/>
                    </a:xfrm>
                    <a:prstGeom prst="rect">
                      <a:avLst/>
                    </a:prstGeom>
                  </pic:spPr>
                </pic:pic>
              </a:graphicData>
            </a:graphic>
          </wp:inline>
        </w:drawing>
      </w:r>
    </w:p>
    <w:p w14:paraId="618E53B1" w14:textId="77777777" w:rsidR="000762E9"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t>
      </w:r>
      <w:r w:rsidR="00DF4811">
        <w:lastRenderedPageBreak/>
        <w:t xml:space="preserve">which was attached to the </w:t>
      </w:r>
      <w:r w:rsidR="00A6570A">
        <w:t>cross-girder</w:t>
      </w:r>
      <w:r w:rsidR="00DF4811">
        <w:t xml:space="preserve"> element nodes with a rigid link.  </w:t>
      </w:r>
      <w:r w:rsidR="00D86F55">
        <w:t xml:space="preserve">The following table summarizes the boundary conditions </w:t>
      </w:r>
      <w:r w:rsidR="00DF4811">
        <w:t>applied to the</w:t>
      </w:r>
      <w:r w:rsidR="00D667A7">
        <w:t xml:space="preserve"> cross </w:t>
      </w:r>
      <w:r w:rsidR="00E82CA1">
        <w:t>girders.</w:t>
      </w:r>
      <w:r w:rsidR="00D86F55">
        <w:t xml:space="preserve"> </w:t>
      </w:r>
      <w:r w:rsidR="00F92BD0">
        <w:t xml:space="preserve">Spring stiffness </w:t>
      </w:r>
      <w:r w:rsidR="009B3923">
        <w:t>was</w:t>
      </w:r>
      <w:r w:rsidR="00F92BD0">
        <w:t xml:space="preserve"> assigne</w:t>
      </w:r>
      <w:r w:rsidR="001F5A19">
        <w:t>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2BD0" w14:paraId="15E1BBA8" w14:textId="77777777" w:rsidTr="00C045DF">
        <w:trPr>
          <w:trHeight w:val="216"/>
          <w:jc w:val="center"/>
        </w:trPr>
        <w:tc>
          <w:tcPr>
            <w:tcW w:w="1524" w:type="dxa"/>
            <w:vAlign w:val="bottom"/>
          </w:tcPr>
          <w:p w14:paraId="2C2DA304" w14:textId="77777777" w:rsidR="00F92BD0" w:rsidRDefault="00F92BD0" w:rsidP="00F92BD0">
            <w:pPr>
              <w:pStyle w:val="squish"/>
              <w:jc w:val="right"/>
            </w:pPr>
          </w:p>
        </w:tc>
        <w:tc>
          <w:tcPr>
            <w:tcW w:w="466" w:type="dxa"/>
            <w:vAlign w:val="bottom"/>
          </w:tcPr>
          <w:p w14:paraId="6DD391A3" w14:textId="77777777" w:rsidR="00F92BD0" w:rsidRDefault="00F92BD0" w:rsidP="00F92BD0">
            <w:pPr>
              <w:pStyle w:val="squish"/>
              <w:jc w:val="right"/>
            </w:pPr>
            <w:r>
              <w:t>DX</w:t>
            </w:r>
          </w:p>
        </w:tc>
        <w:tc>
          <w:tcPr>
            <w:tcW w:w="459" w:type="dxa"/>
            <w:vAlign w:val="bottom"/>
          </w:tcPr>
          <w:p w14:paraId="68871B77" w14:textId="77777777" w:rsidR="00F92BD0" w:rsidRDefault="00F92BD0" w:rsidP="00F92BD0">
            <w:pPr>
              <w:pStyle w:val="squish"/>
              <w:jc w:val="right"/>
            </w:pPr>
            <w:r>
              <w:t>DY</w:t>
            </w:r>
          </w:p>
        </w:tc>
        <w:tc>
          <w:tcPr>
            <w:tcW w:w="455" w:type="dxa"/>
            <w:vAlign w:val="bottom"/>
          </w:tcPr>
          <w:p w14:paraId="22358ACF" w14:textId="77777777" w:rsidR="00F92BD0" w:rsidRDefault="00F92BD0" w:rsidP="00F92BD0">
            <w:pPr>
              <w:pStyle w:val="squish"/>
              <w:jc w:val="right"/>
            </w:pPr>
            <w:r>
              <w:t>DZ</w:t>
            </w:r>
          </w:p>
        </w:tc>
        <w:tc>
          <w:tcPr>
            <w:tcW w:w="450" w:type="dxa"/>
            <w:vAlign w:val="bottom"/>
          </w:tcPr>
          <w:p w14:paraId="7B1AF439" w14:textId="77777777" w:rsidR="00F92BD0" w:rsidRDefault="00F92BD0" w:rsidP="00F92BD0">
            <w:pPr>
              <w:pStyle w:val="squish"/>
              <w:jc w:val="right"/>
            </w:pPr>
            <w:r>
              <w:t>RX</w:t>
            </w:r>
          </w:p>
        </w:tc>
        <w:tc>
          <w:tcPr>
            <w:tcW w:w="443" w:type="dxa"/>
            <w:vAlign w:val="bottom"/>
          </w:tcPr>
          <w:p w14:paraId="5418246B" w14:textId="77777777" w:rsidR="00F92BD0" w:rsidRDefault="00F92BD0" w:rsidP="00F92BD0">
            <w:pPr>
              <w:pStyle w:val="squish"/>
              <w:jc w:val="right"/>
            </w:pPr>
            <w:r>
              <w:t>RY</w:t>
            </w:r>
          </w:p>
        </w:tc>
        <w:tc>
          <w:tcPr>
            <w:tcW w:w="439" w:type="dxa"/>
            <w:vAlign w:val="bottom"/>
          </w:tcPr>
          <w:p w14:paraId="3D3A047F" w14:textId="77777777" w:rsidR="00F92BD0" w:rsidRDefault="00F92BD0" w:rsidP="00F92BD0">
            <w:pPr>
              <w:pStyle w:val="squish"/>
              <w:jc w:val="right"/>
            </w:pPr>
            <w:r>
              <w:t>RZ</w:t>
            </w:r>
          </w:p>
        </w:tc>
        <w:tc>
          <w:tcPr>
            <w:tcW w:w="3437" w:type="dxa"/>
            <w:vMerge w:val="restart"/>
            <w:vAlign w:val="bottom"/>
          </w:tcPr>
          <w:p w14:paraId="75CB5DFD" w14:textId="77777777" w:rsidR="00F92BD0" w:rsidRDefault="00F92BD0" w:rsidP="00F92BD0">
            <w:pPr>
              <w:pStyle w:val="squish"/>
              <w:jc w:val="right"/>
            </w:pPr>
            <w:r>
              <w:rPr>
                <w:noProof/>
              </w:rPr>
              <w:drawing>
                <wp:inline distT="0" distB="0" distL="0" distR="0" wp14:anchorId="6A6EA23F" wp14:editId="31534A31">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2BD0" w14:paraId="3F3C604F" w14:textId="77777777" w:rsidTr="00C045DF">
        <w:trPr>
          <w:trHeight w:val="216"/>
          <w:jc w:val="center"/>
        </w:trPr>
        <w:tc>
          <w:tcPr>
            <w:tcW w:w="1524" w:type="dxa"/>
            <w:vAlign w:val="bottom"/>
          </w:tcPr>
          <w:p w14:paraId="0FE8E28B" w14:textId="77777777" w:rsidR="00F92BD0" w:rsidRDefault="00F92BD0" w:rsidP="00F92BD0">
            <w:pPr>
              <w:pStyle w:val="squish"/>
              <w:jc w:val="right"/>
            </w:pPr>
            <w:r>
              <w:t>@ East Piers</w:t>
            </w:r>
          </w:p>
        </w:tc>
        <w:tc>
          <w:tcPr>
            <w:tcW w:w="466" w:type="dxa"/>
            <w:vAlign w:val="bottom"/>
          </w:tcPr>
          <w:p w14:paraId="74479F0C" w14:textId="77777777" w:rsidR="00F92BD0" w:rsidRDefault="00F92BD0" w:rsidP="00F92BD0">
            <w:pPr>
              <w:pStyle w:val="squish"/>
              <w:jc w:val="right"/>
            </w:pPr>
            <w:r>
              <w:t>F</w:t>
            </w:r>
          </w:p>
        </w:tc>
        <w:tc>
          <w:tcPr>
            <w:tcW w:w="459" w:type="dxa"/>
            <w:vAlign w:val="bottom"/>
          </w:tcPr>
          <w:p w14:paraId="7AAD842B" w14:textId="77777777" w:rsidR="00F92BD0" w:rsidRDefault="00F92BD0" w:rsidP="00F92BD0">
            <w:pPr>
              <w:pStyle w:val="squish"/>
              <w:jc w:val="right"/>
            </w:pPr>
            <w:r>
              <w:t>F</w:t>
            </w:r>
          </w:p>
        </w:tc>
        <w:tc>
          <w:tcPr>
            <w:tcW w:w="455" w:type="dxa"/>
            <w:vAlign w:val="bottom"/>
          </w:tcPr>
          <w:p w14:paraId="6DB46CB7" w14:textId="77777777" w:rsidR="00F92BD0" w:rsidRDefault="00F92BD0" w:rsidP="00F92BD0">
            <w:pPr>
              <w:pStyle w:val="squish"/>
              <w:jc w:val="right"/>
            </w:pPr>
            <w:r>
              <w:t>F</w:t>
            </w:r>
          </w:p>
        </w:tc>
        <w:tc>
          <w:tcPr>
            <w:tcW w:w="450" w:type="dxa"/>
            <w:vAlign w:val="bottom"/>
          </w:tcPr>
          <w:p w14:paraId="3DBB9580" w14:textId="77777777" w:rsidR="00F92BD0" w:rsidRDefault="00F92BD0" w:rsidP="00F92BD0">
            <w:pPr>
              <w:pStyle w:val="squish"/>
              <w:jc w:val="right"/>
            </w:pPr>
            <w:r>
              <w:t>F</w:t>
            </w:r>
          </w:p>
        </w:tc>
        <w:tc>
          <w:tcPr>
            <w:tcW w:w="443" w:type="dxa"/>
            <w:vAlign w:val="bottom"/>
          </w:tcPr>
          <w:p w14:paraId="6063346D" w14:textId="77777777" w:rsidR="00F92BD0" w:rsidRDefault="00F92BD0" w:rsidP="00F92BD0">
            <w:pPr>
              <w:pStyle w:val="squish"/>
              <w:jc w:val="right"/>
            </w:pPr>
            <w:r>
              <w:t>R</w:t>
            </w:r>
          </w:p>
        </w:tc>
        <w:tc>
          <w:tcPr>
            <w:tcW w:w="439" w:type="dxa"/>
            <w:vAlign w:val="bottom"/>
          </w:tcPr>
          <w:p w14:paraId="58DF2D23" w14:textId="77777777" w:rsidR="00F92BD0" w:rsidRDefault="00F92BD0" w:rsidP="00F92BD0">
            <w:pPr>
              <w:pStyle w:val="squish"/>
              <w:jc w:val="right"/>
            </w:pPr>
            <w:r>
              <w:t>S</w:t>
            </w:r>
          </w:p>
        </w:tc>
        <w:tc>
          <w:tcPr>
            <w:tcW w:w="3437" w:type="dxa"/>
            <w:vMerge/>
            <w:vAlign w:val="bottom"/>
          </w:tcPr>
          <w:p w14:paraId="04D37501" w14:textId="77777777" w:rsidR="00F92BD0" w:rsidRDefault="00F92BD0" w:rsidP="00F92BD0">
            <w:pPr>
              <w:pStyle w:val="squish"/>
              <w:jc w:val="right"/>
            </w:pPr>
          </w:p>
        </w:tc>
      </w:tr>
      <w:tr w:rsidR="00F92BD0" w14:paraId="4E1CA915" w14:textId="77777777" w:rsidTr="00C045DF">
        <w:trPr>
          <w:trHeight w:val="216"/>
          <w:jc w:val="center"/>
        </w:trPr>
        <w:tc>
          <w:tcPr>
            <w:tcW w:w="1524" w:type="dxa"/>
            <w:vAlign w:val="bottom"/>
          </w:tcPr>
          <w:p w14:paraId="0A479257" w14:textId="77777777" w:rsidR="00F92BD0" w:rsidRDefault="00F92BD0" w:rsidP="00F92BD0">
            <w:pPr>
              <w:pStyle w:val="squish"/>
              <w:jc w:val="right"/>
            </w:pPr>
            <w:r>
              <w:t>@ West Piers</w:t>
            </w:r>
          </w:p>
        </w:tc>
        <w:tc>
          <w:tcPr>
            <w:tcW w:w="466" w:type="dxa"/>
            <w:vAlign w:val="bottom"/>
          </w:tcPr>
          <w:p w14:paraId="76C5CCB3" w14:textId="77777777" w:rsidR="00F92BD0" w:rsidRDefault="00F92BD0" w:rsidP="00F92BD0">
            <w:pPr>
              <w:pStyle w:val="squish"/>
              <w:jc w:val="right"/>
            </w:pPr>
            <w:r>
              <w:t>R</w:t>
            </w:r>
          </w:p>
        </w:tc>
        <w:tc>
          <w:tcPr>
            <w:tcW w:w="459" w:type="dxa"/>
            <w:vAlign w:val="bottom"/>
          </w:tcPr>
          <w:p w14:paraId="1D4AD89B" w14:textId="77777777" w:rsidR="00F92BD0" w:rsidRDefault="00F92BD0" w:rsidP="00F92BD0">
            <w:pPr>
              <w:pStyle w:val="squish"/>
              <w:jc w:val="right"/>
            </w:pPr>
            <w:r>
              <w:t>F</w:t>
            </w:r>
          </w:p>
        </w:tc>
        <w:tc>
          <w:tcPr>
            <w:tcW w:w="455" w:type="dxa"/>
            <w:vAlign w:val="bottom"/>
          </w:tcPr>
          <w:p w14:paraId="5B64633C" w14:textId="77777777" w:rsidR="00F92BD0" w:rsidRDefault="00F92BD0" w:rsidP="00F92BD0">
            <w:pPr>
              <w:pStyle w:val="squish"/>
              <w:jc w:val="right"/>
            </w:pPr>
            <w:r>
              <w:t>F</w:t>
            </w:r>
          </w:p>
        </w:tc>
        <w:tc>
          <w:tcPr>
            <w:tcW w:w="450" w:type="dxa"/>
            <w:vAlign w:val="bottom"/>
          </w:tcPr>
          <w:p w14:paraId="353FE617" w14:textId="77777777" w:rsidR="00F92BD0" w:rsidRDefault="00F92BD0" w:rsidP="00F92BD0">
            <w:pPr>
              <w:pStyle w:val="squish"/>
              <w:jc w:val="right"/>
            </w:pPr>
            <w:r>
              <w:t>F</w:t>
            </w:r>
          </w:p>
        </w:tc>
        <w:tc>
          <w:tcPr>
            <w:tcW w:w="443" w:type="dxa"/>
            <w:vAlign w:val="bottom"/>
          </w:tcPr>
          <w:p w14:paraId="6F6ACC68" w14:textId="77777777" w:rsidR="00F92BD0" w:rsidRDefault="00F92BD0" w:rsidP="00F92BD0">
            <w:pPr>
              <w:pStyle w:val="squish"/>
              <w:jc w:val="right"/>
            </w:pPr>
            <w:r>
              <w:t>R</w:t>
            </w:r>
          </w:p>
        </w:tc>
        <w:tc>
          <w:tcPr>
            <w:tcW w:w="439" w:type="dxa"/>
            <w:vAlign w:val="bottom"/>
          </w:tcPr>
          <w:p w14:paraId="6F3099A1" w14:textId="77777777" w:rsidR="00F92BD0" w:rsidRDefault="00F92BD0" w:rsidP="00F92BD0">
            <w:pPr>
              <w:pStyle w:val="squish"/>
              <w:jc w:val="right"/>
            </w:pPr>
            <w:r>
              <w:t>S</w:t>
            </w:r>
          </w:p>
        </w:tc>
        <w:tc>
          <w:tcPr>
            <w:tcW w:w="3437" w:type="dxa"/>
            <w:vMerge/>
            <w:vAlign w:val="bottom"/>
          </w:tcPr>
          <w:p w14:paraId="3682AC66" w14:textId="77777777" w:rsidR="00F92BD0" w:rsidRDefault="00F92BD0" w:rsidP="00F92BD0">
            <w:pPr>
              <w:pStyle w:val="squish"/>
              <w:jc w:val="right"/>
            </w:pPr>
          </w:p>
        </w:tc>
      </w:tr>
      <w:tr w:rsidR="00F92BD0" w14:paraId="2C28D9A7" w14:textId="77777777" w:rsidTr="00C045DF">
        <w:trPr>
          <w:trHeight w:val="216"/>
          <w:jc w:val="center"/>
        </w:trPr>
        <w:tc>
          <w:tcPr>
            <w:tcW w:w="4236" w:type="dxa"/>
            <w:gridSpan w:val="7"/>
            <w:vAlign w:val="center"/>
          </w:tcPr>
          <w:p w14:paraId="3C8F7747" w14:textId="77777777" w:rsidR="00F92BD0" w:rsidRDefault="00F92BD0" w:rsidP="00C045DF">
            <w:pPr>
              <w:pStyle w:val="squish"/>
              <w:jc w:val="right"/>
            </w:pPr>
            <w:r>
              <w:t>F – fixed; R – released; S - spring</w:t>
            </w:r>
          </w:p>
        </w:tc>
        <w:tc>
          <w:tcPr>
            <w:tcW w:w="3437" w:type="dxa"/>
            <w:vMerge/>
            <w:vAlign w:val="bottom"/>
          </w:tcPr>
          <w:p w14:paraId="66DFA0CE" w14:textId="77777777" w:rsidR="00F92BD0" w:rsidRDefault="00F92BD0" w:rsidP="00F92BD0">
            <w:pPr>
              <w:pStyle w:val="squish"/>
              <w:jc w:val="right"/>
            </w:pPr>
          </w:p>
        </w:tc>
      </w:tr>
    </w:tbl>
    <w:p w14:paraId="363294D7" w14:textId="77777777" w:rsidR="00D86F55" w:rsidRDefault="00F348DF" w:rsidP="00F348DF">
      <w:pPr>
        <w:pStyle w:val="Heading5"/>
      </w:pPr>
      <w:r>
        <w:t>Bearings and Pedestals</w:t>
      </w:r>
    </w:p>
    <w:p w14:paraId="4D84C649" w14:textId="77777777" w:rsidR="00182439" w:rsidRDefault="00182439" w:rsidP="00F348DF">
      <w:r>
        <w:t xml:space="preserve">The </w:t>
      </w:r>
      <w:r w:rsidR="00C7491E">
        <w:t>stringers were supported by</w:t>
      </w:r>
      <w:r w:rsidR="005D220A">
        <w:t xml:space="preserve"> elastomeric bearings, rocker bearings </w:t>
      </w:r>
      <w:r w:rsidR="001F5A19">
        <w:t>and</w:t>
      </w:r>
      <w:r w:rsidR="005D220A">
        <w:t xml:space="preserve"> pedestals</w:t>
      </w:r>
      <w:r w:rsidR="00C7491E">
        <w:t>.</w:t>
      </w:r>
      <w:r w:rsidR="005D220A">
        <w:t xml:space="preserve"> </w:t>
      </w:r>
      <w:r>
        <w:t>In all cases rigid links were used to connect the various elements at their nodes.</w:t>
      </w:r>
      <w:r w:rsidR="00BC7606">
        <w:t xml:space="preserve">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79B7B19D" w14:textId="77777777" w:rsidR="00182439" w:rsidRDefault="001F5A19" w:rsidP="001F5A19">
      <w:pPr>
        <w:jc w:val="center"/>
      </w:pPr>
      <w:r>
        <w:rPr>
          <w:noProof/>
        </w:rPr>
        <w:drawing>
          <wp:inline distT="0" distB="0" distL="0" distR="0" wp14:anchorId="63520494" wp14:editId="5C86863E">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61">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sidR="00182439">
        <w:rPr>
          <w:noProof/>
        </w:rPr>
        <w:drawing>
          <wp:inline distT="0" distB="0" distL="0" distR="0" wp14:anchorId="2FD8E89E" wp14:editId="2F60C50C">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78648" cy="3200400"/>
                    </a:xfrm>
                    <a:prstGeom prst="rect">
                      <a:avLst/>
                    </a:prstGeom>
                  </pic:spPr>
                </pic:pic>
              </a:graphicData>
            </a:graphic>
          </wp:inline>
        </w:drawing>
      </w:r>
    </w:p>
    <w:p w14:paraId="1725BEBC" w14:textId="77777777" w:rsidR="0016108C" w:rsidRDefault="00BC7606" w:rsidP="001F5A19">
      <w:r>
        <w:t>For pedestals this element was simply a rigid link</w:t>
      </w:r>
      <w:r w:rsidR="005D220A">
        <w:t xml:space="preserve"> (XYZ-space). </w:t>
      </w:r>
      <w:r>
        <w:t>Links that were rigid in only the XY-plane (normal to bridge length) were used for r</w:t>
      </w:r>
      <w:r w:rsidR="005D220A">
        <w:t xml:space="preserve">ocker bearings thereby allowing longitudinal </w:t>
      </w:r>
      <w:r w:rsidR="005D220A">
        <w:lastRenderedPageBreak/>
        <w:t xml:space="preserve">motion of the stringers while maintaining vertical rigidity and transverse stability. </w:t>
      </w:r>
      <w:r>
        <w:t>For e</w:t>
      </w:r>
      <w:r w:rsidR="005D220A">
        <w:t>lastomeric bearings</w:t>
      </w:r>
      <w:r w:rsidR="001F5A19">
        <w:t>,</w:t>
      </w:r>
      <w:r w:rsidR="005D220A">
        <w:t xml:space="preserve"> </w:t>
      </w:r>
      <w:r>
        <w:t>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w:t>
      </w:r>
      <w:r w:rsidR="0016108C">
        <w:t xml:space="preserve"> </w:t>
      </w:r>
    </w:p>
    <w:p w14:paraId="1E12FEF3" w14:textId="77777777" w:rsidR="00370CB2" w:rsidRDefault="00370CB2" w:rsidP="009A3F94">
      <w:pPr>
        <w:pStyle w:val="Heading5"/>
      </w:pPr>
      <w:commentRangeStart w:id="54"/>
      <w:commentRangeStart w:id="55"/>
      <w:r>
        <w:t>Model Validation</w:t>
      </w:r>
      <w:commentRangeEnd w:id="54"/>
      <w:r w:rsidR="006842C9">
        <w:rPr>
          <w:rStyle w:val="CommentReference"/>
          <w:rFonts w:asciiTheme="minorHAnsi" w:eastAsiaTheme="minorHAnsi" w:hAnsiTheme="minorHAnsi" w:cstheme="minorBidi"/>
          <w:b w:val="0"/>
          <w:bCs w:val="0"/>
          <w:iCs w:val="0"/>
        </w:rPr>
        <w:commentReference w:id="54"/>
      </w:r>
      <w:commentRangeEnd w:id="55"/>
      <w:r w:rsidR="00E71900">
        <w:rPr>
          <w:rStyle w:val="CommentReference"/>
          <w:rFonts w:asciiTheme="minorHAnsi" w:eastAsiaTheme="minorHAnsi" w:hAnsiTheme="minorHAnsi" w:cstheme="minorBidi"/>
          <w:b w:val="0"/>
          <w:bCs w:val="0"/>
          <w:iCs w:val="0"/>
        </w:rPr>
        <w:commentReference w:id="55"/>
      </w:r>
    </w:p>
    <w:p w14:paraId="59CB8326" w14:textId="77777777" w:rsidR="00EE339C"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r w:rsidR="00386F51">
        <w:t xml:space="preserve">The model of spans 7 and 8 was </w:t>
      </w:r>
      <w:r w:rsidR="000B0AB5">
        <w:t>manually calibrated</w:t>
      </w:r>
      <w:r w:rsidR="00386F51">
        <w:t xml:space="preserve"> using the mode shapes and frequencies obtained as part of operational monitoring. </w:t>
      </w:r>
      <w:r w:rsidR="00EE339C">
        <w:t xml:space="preserve">The initial model agreed </w:t>
      </w:r>
      <w:commentRangeStart w:id="57"/>
      <w:commentRangeStart w:id="58"/>
      <w:r w:rsidR="00EE339C">
        <w:t xml:space="preserve">reasonably well </w:t>
      </w:r>
      <w:commentRangeEnd w:id="57"/>
      <w:r w:rsidR="006842C9">
        <w:rPr>
          <w:rStyle w:val="CommentReference"/>
        </w:rPr>
        <w:commentReference w:id="57"/>
      </w:r>
      <w:commentRangeEnd w:id="58"/>
      <w:r w:rsidR="00952961">
        <w:rPr>
          <w:rStyle w:val="CommentReference"/>
        </w:rPr>
        <w:commentReference w:id="58"/>
      </w:r>
      <w:r w:rsidR="00EE339C">
        <w:t xml:space="preserve">with the experimental mode shapes and frequencies but for the first mode, the model </w:t>
      </w:r>
      <w:r w:rsidR="000B0AB5">
        <w:t>failed</w:t>
      </w:r>
      <w:r w:rsidR="00EE339C">
        <w:t xml:space="preserve"> to predict the torsional deformation of the structure displayed by the experimental mode shapes. </w:t>
      </w:r>
      <w:r w:rsidR="00F42C1F">
        <w:t xml:space="preserve">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9B3923" w14:paraId="0E63E5E0" w14:textId="77777777" w:rsidTr="009B3923">
        <w:tc>
          <w:tcPr>
            <w:tcW w:w="4536" w:type="dxa"/>
            <w:vAlign w:val="center"/>
          </w:tcPr>
          <w:p w14:paraId="6F731E98" w14:textId="77777777" w:rsidR="009B3923" w:rsidRDefault="009B3923" w:rsidP="009B3923">
            <w:pPr>
              <w:pStyle w:val="squish"/>
              <w:jc w:val="center"/>
            </w:pPr>
            <w:r>
              <w:t>Experimental</w:t>
            </w:r>
          </w:p>
          <w:p w14:paraId="2E69AC99" w14:textId="77777777" w:rsidR="009B3923" w:rsidRDefault="009B3923" w:rsidP="009B3923">
            <w:pPr>
              <w:pStyle w:val="squish"/>
              <w:jc w:val="center"/>
            </w:pPr>
            <w:r w:rsidRPr="000B0AB5">
              <w:rPr>
                <w:noProof/>
              </w:rPr>
              <w:drawing>
                <wp:inline distT="0" distB="0" distL="0" distR="0" wp14:anchorId="2E743A6C" wp14:editId="3BF20BA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4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270F3B55" w14:textId="77777777" w:rsidR="009B3923" w:rsidRDefault="009B3923" w:rsidP="009B3923">
            <w:pPr>
              <w:pStyle w:val="squish"/>
              <w:jc w:val="center"/>
            </w:pPr>
            <w:r>
              <w:t>FEM (uncalibrated)</w:t>
            </w:r>
            <w:r>
              <w:rPr>
                <w:noProof/>
              </w:rPr>
              <w:t xml:space="preserve"> </w:t>
            </w:r>
            <w:r>
              <w:rPr>
                <w:noProof/>
              </w:rPr>
              <w:drawing>
                <wp:inline distT="0" distB="0" distL="0" distR="0" wp14:anchorId="4FB55437" wp14:editId="7A6CA050">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63"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29768C7B" w14:textId="77777777" w:rsidR="009B3923" w:rsidRDefault="009B3923" w:rsidP="00FB333E"/>
    <w:p w14:paraId="43F816D0" w14:textId="77777777" w:rsidR="00386F51" w:rsidRDefault="00386F51" w:rsidP="00386F51">
      <w:r>
        <w:t>The following model parameters were addressed as part of the calibration process:</w:t>
      </w:r>
    </w:p>
    <w:p w14:paraId="1F8FF205" w14:textId="77777777" w:rsidR="00386F51" w:rsidRDefault="00386F51" w:rsidP="00386F51">
      <w:pPr>
        <w:pStyle w:val="ListParagraph"/>
        <w:numPr>
          <w:ilvl w:val="0"/>
          <w:numId w:val="9"/>
        </w:numPr>
      </w:pPr>
      <w:r>
        <w:lastRenderedPageBreak/>
        <w:t xml:space="preserve">Stiffness of interior barriers (modulus of elasticity)  </w:t>
      </w:r>
    </w:p>
    <w:p w14:paraId="70447617" w14:textId="77777777" w:rsidR="00386F51" w:rsidRDefault="00386F51" w:rsidP="00386F51">
      <w:pPr>
        <w:pStyle w:val="ListParagraph"/>
        <w:numPr>
          <w:ilvl w:val="0"/>
          <w:numId w:val="9"/>
        </w:numPr>
      </w:pPr>
      <w:r>
        <w:t xml:space="preserve">Material density of interior barriers </w:t>
      </w:r>
    </w:p>
    <w:p w14:paraId="0D734D1D" w14:textId="77777777" w:rsidR="00386F51" w:rsidRDefault="00386F51" w:rsidP="00386F51">
      <w:pPr>
        <w:pStyle w:val="ListParagraph"/>
        <w:numPr>
          <w:ilvl w:val="0"/>
          <w:numId w:val="9"/>
        </w:numPr>
      </w:pPr>
      <w:r>
        <w:t xml:space="preserve">Material density of exterior barriers </w:t>
      </w:r>
    </w:p>
    <w:p w14:paraId="1B6215A6" w14:textId="77777777" w:rsidR="00386F51" w:rsidRDefault="00386F51" w:rsidP="00386F51">
      <w:pPr>
        <w:pStyle w:val="ListParagraph"/>
        <w:numPr>
          <w:ilvl w:val="0"/>
          <w:numId w:val="9"/>
        </w:numPr>
      </w:pPr>
      <w:r>
        <w:t>Continuity</w:t>
      </w:r>
      <w:r w:rsidR="00EE339C">
        <w:t xml:space="preserve"> of</w:t>
      </w:r>
      <w:r>
        <w:t xml:space="preserve"> exterior barriers over continuous support</w:t>
      </w:r>
    </w:p>
    <w:p w14:paraId="1CE5390E" w14:textId="77777777" w:rsidR="00386F51" w:rsidRDefault="00386F51" w:rsidP="00336127">
      <w:pPr>
        <w:pStyle w:val="ListParagraph"/>
        <w:numPr>
          <w:ilvl w:val="0"/>
          <w:numId w:val="9"/>
        </w:numPr>
      </w:pPr>
      <w:r>
        <w:t xml:space="preserve">Transverse stiffness of stringer elastomeric bearings (spring-damper elements) </w:t>
      </w:r>
    </w:p>
    <w:p w14:paraId="20CA86F5" w14:textId="77777777" w:rsidR="001012A8" w:rsidRDefault="00D86F55" w:rsidP="00FB333E">
      <w:r>
        <w:t xml:space="preserve">Additional scrutiny of bridge photos revealed that the </w:t>
      </w:r>
      <w:r w:rsidR="00386F51">
        <w:t xml:space="preserve">interior </w:t>
      </w:r>
      <w:r>
        <w:t xml:space="preserve">barriers appeared to be sawcut at regular intervals. </w:t>
      </w:r>
      <w:r w:rsidR="00F42C1F">
        <w:t xml:space="preserve">This was reflected in the </w:t>
      </w:r>
      <w:r w:rsidR="00BF4640">
        <w:t xml:space="preserve">model by </w:t>
      </w:r>
      <w:r w:rsidR="00F42C1F">
        <w:t xml:space="preserve">negating the stiffness of the </w:t>
      </w:r>
      <w:r w:rsidR="001012A8">
        <w:t xml:space="preserve">interior </w:t>
      </w:r>
      <w:r w:rsidR="00F42C1F">
        <w:t xml:space="preserve">barriers by setting the modulus of elasticity to a near zero value. </w:t>
      </w:r>
      <w:proofErr w:type="spellStart"/>
      <w:r w:rsidR="001012A8">
        <w:t>Sawcuts</w:t>
      </w:r>
      <w:proofErr w:type="spellEnd"/>
      <w:r w:rsidR="001012A8">
        <w:t xml:space="preserve"> in the exterior barriers over the continuous support were represented by releasing the corresponding elements’ moment and shear in all directions. </w:t>
      </w:r>
    </w:p>
    <w:p w14:paraId="14A839AD" w14:textId="77777777" w:rsidR="001012A8" w:rsidRDefault="001012A8" w:rsidP="001012A8">
      <w:r>
        <w:t xml:space="preserve">The values of the adjusted parameters as well as a few other key parameters are summarized </w:t>
      </w:r>
      <w:commentRangeStart w:id="59"/>
      <w:commentRangeStart w:id="60"/>
      <w:r>
        <w:t>below</w:t>
      </w:r>
      <w:commentRangeEnd w:id="59"/>
      <w:r w:rsidR="006842C9">
        <w:rPr>
          <w:rStyle w:val="CommentReference"/>
        </w:rPr>
        <w:commentReference w:id="59"/>
      </w:r>
      <w:commentRangeEnd w:id="60"/>
      <w:r w:rsidR="00952961">
        <w:rPr>
          <w:rStyle w:val="CommentReference"/>
        </w:rPr>
        <w:commentReference w:id="60"/>
      </w:r>
      <w:r>
        <w:t>.</w:t>
      </w:r>
    </w:p>
    <w:tbl>
      <w:tblPr>
        <w:tblStyle w:val="TableGrid"/>
        <w:tblW w:w="0" w:type="auto"/>
        <w:jc w:val="center"/>
        <w:tblLook w:val="04A0" w:firstRow="1" w:lastRow="0" w:firstColumn="1" w:lastColumn="0" w:noHBand="0" w:noVBand="1"/>
      </w:tblPr>
      <w:tblGrid>
        <w:gridCol w:w="3767"/>
        <w:gridCol w:w="1199"/>
        <w:gridCol w:w="1137"/>
        <w:gridCol w:w="814"/>
      </w:tblGrid>
      <w:tr w:rsidR="001012A8" w14:paraId="1684BA6F" w14:textId="77777777" w:rsidTr="00A60A6A">
        <w:trPr>
          <w:jc w:val="center"/>
        </w:trPr>
        <w:tc>
          <w:tcPr>
            <w:tcW w:w="3767" w:type="dxa"/>
          </w:tcPr>
          <w:p w14:paraId="14B95F11" w14:textId="77777777" w:rsidR="001012A8" w:rsidRDefault="001012A8" w:rsidP="00FB333E"/>
        </w:tc>
        <w:tc>
          <w:tcPr>
            <w:tcW w:w="1199" w:type="dxa"/>
            <w:vAlign w:val="center"/>
          </w:tcPr>
          <w:p w14:paraId="2680D204" w14:textId="77777777" w:rsidR="001012A8" w:rsidRPr="00770168" w:rsidRDefault="001012A8" w:rsidP="00770168">
            <w:pPr>
              <w:pStyle w:val="squish"/>
              <w:jc w:val="center"/>
            </w:pPr>
            <w:r w:rsidRPr="00770168">
              <w:t>Initial Values</w:t>
            </w:r>
          </w:p>
        </w:tc>
        <w:tc>
          <w:tcPr>
            <w:tcW w:w="1137" w:type="dxa"/>
            <w:vAlign w:val="center"/>
          </w:tcPr>
          <w:p w14:paraId="370597D4" w14:textId="77777777" w:rsidR="001012A8" w:rsidRPr="00770168" w:rsidRDefault="001012A8" w:rsidP="00770168">
            <w:pPr>
              <w:pStyle w:val="squish"/>
              <w:jc w:val="center"/>
            </w:pPr>
            <w:r w:rsidRPr="00770168">
              <w:t>Calibrated Values</w:t>
            </w:r>
          </w:p>
        </w:tc>
        <w:tc>
          <w:tcPr>
            <w:tcW w:w="814" w:type="dxa"/>
            <w:vAlign w:val="center"/>
          </w:tcPr>
          <w:p w14:paraId="6C9E7894" w14:textId="77777777" w:rsidR="001012A8" w:rsidRPr="00770168" w:rsidRDefault="0037603E" w:rsidP="00770168">
            <w:pPr>
              <w:pStyle w:val="squish"/>
              <w:jc w:val="center"/>
            </w:pPr>
            <w:r w:rsidRPr="00770168">
              <w:t>units</w:t>
            </w:r>
          </w:p>
        </w:tc>
      </w:tr>
      <w:tr w:rsidR="0037603E" w14:paraId="3755F360" w14:textId="77777777" w:rsidTr="00A60A6A">
        <w:trPr>
          <w:jc w:val="center"/>
        </w:trPr>
        <w:tc>
          <w:tcPr>
            <w:tcW w:w="3767" w:type="dxa"/>
            <w:vAlign w:val="bottom"/>
          </w:tcPr>
          <w:p w14:paraId="7CF0E0C1" w14:textId="77777777" w:rsidR="0037603E" w:rsidRDefault="0037603E" w:rsidP="0037603E">
            <w:pPr>
              <w:pStyle w:val="squish"/>
            </w:pPr>
            <w:r>
              <w:t>E of Interior Barriers</w:t>
            </w:r>
          </w:p>
        </w:tc>
        <w:tc>
          <w:tcPr>
            <w:tcW w:w="1199" w:type="dxa"/>
            <w:vAlign w:val="center"/>
          </w:tcPr>
          <w:p w14:paraId="3FEB414D" w14:textId="77777777" w:rsidR="0037603E" w:rsidRDefault="0037603E" w:rsidP="00A60A6A">
            <w:pPr>
              <w:pStyle w:val="squish"/>
              <w:jc w:val="center"/>
            </w:pPr>
            <w:r>
              <w:t>3982736</w:t>
            </w:r>
          </w:p>
        </w:tc>
        <w:tc>
          <w:tcPr>
            <w:tcW w:w="1137" w:type="dxa"/>
            <w:vAlign w:val="center"/>
          </w:tcPr>
          <w:p w14:paraId="3F35041C" w14:textId="77777777" w:rsidR="0037603E" w:rsidRDefault="0037603E" w:rsidP="00A60A6A">
            <w:pPr>
              <w:pStyle w:val="squish"/>
              <w:jc w:val="center"/>
            </w:pPr>
            <w:r>
              <w:t>5</w:t>
            </w:r>
            <w:r w:rsidR="00A60A6A">
              <w:t>.0</w:t>
            </w:r>
          </w:p>
        </w:tc>
        <w:tc>
          <w:tcPr>
            <w:tcW w:w="814" w:type="dxa"/>
            <w:vAlign w:val="center"/>
          </w:tcPr>
          <w:p w14:paraId="6FEB778B" w14:textId="77777777" w:rsidR="0037603E" w:rsidRDefault="0037603E" w:rsidP="00A60A6A">
            <w:pPr>
              <w:pStyle w:val="squish"/>
              <w:jc w:val="center"/>
            </w:pPr>
            <w:proofErr w:type="spellStart"/>
            <w:r>
              <w:t>lb</w:t>
            </w:r>
            <w:proofErr w:type="spellEnd"/>
            <w:r>
              <w:t>/in</w:t>
            </w:r>
            <w:r w:rsidRPr="0037603E">
              <w:rPr>
                <w:vertAlign w:val="superscript"/>
              </w:rPr>
              <w:t>2</w:t>
            </w:r>
          </w:p>
        </w:tc>
      </w:tr>
      <w:tr w:rsidR="0037603E" w14:paraId="09DBFE75" w14:textId="77777777" w:rsidTr="00A60A6A">
        <w:trPr>
          <w:jc w:val="center"/>
        </w:trPr>
        <w:tc>
          <w:tcPr>
            <w:tcW w:w="3767" w:type="dxa"/>
            <w:vAlign w:val="bottom"/>
          </w:tcPr>
          <w:p w14:paraId="776688A8" w14:textId="77777777" w:rsidR="0037603E" w:rsidRDefault="0037603E" w:rsidP="0037603E">
            <w:pPr>
              <w:pStyle w:val="squish"/>
            </w:pPr>
            <w:r>
              <w:t>Density of Interior Barriers</w:t>
            </w:r>
          </w:p>
        </w:tc>
        <w:tc>
          <w:tcPr>
            <w:tcW w:w="1199" w:type="dxa"/>
            <w:vAlign w:val="center"/>
          </w:tcPr>
          <w:p w14:paraId="33958C9E" w14:textId="77777777" w:rsidR="0037603E" w:rsidRDefault="0037603E" w:rsidP="00A60A6A">
            <w:pPr>
              <w:pStyle w:val="squish"/>
              <w:jc w:val="center"/>
            </w:pPr>
            <w:r>
              <w:t>0.086705</w:t>
            </w:r>
          </w:p>
        </w:tc>
        <w:tc>
          <w:tcPr>
            <w:tcW w:w="1137" w:type="dxa"/>
            <w:vAlign w:val="center"/>
          </w:tcPr>
          <w:p w14:paraId="0B405F58" w14:textId="77777777" w:rsidR="0037603E" w:rsidRDefault="0037603E" w:rsidP="00A60A6A">
            <w:pPr>
              <w:pStyle w:val="squish"/>
              <w:jc w:val="center"/>
            </w:pPr>
            <w:r>
              <w:t>0.104047</w:t>
            </w:r>
          </w:p>
        </w:tc>
        <w:tc>
          <w:tcPr>
            <w:tcW w:w="814" w:type="dxa"/>
            <w:vAlign w:val="center"/>
          </w:tcPr>
          <w:p w14:paraId="3F96738F" w14:textId="77777777" w:rsidR="0037603E" w:rsidRDefault="0037603E" w:rsidP="00A60A6A">
            <w:pPr>
              <w:pStyle w:val="squish"/>
              <w:jc w:val="center"/>
            </w:pPr>
            <w:proofErr w:type="spellStart"/>
            <w:r>
              <w:t>lb</w:t>
            </w:r>
            <w:proofErr w:type="spellEnd"/>
            <w:r>
              <w:t>/in</w:t>
            </w:r>
            <w:r w:rsidRPr="0037603E">
              <w:rPr>
                <w:vertAlign w:val="superscript"/>
              </w:rPr>
              <w:t>3</w:t>
            </w:r>
          </w:p>
        </w:tc>
      </w:tr>
      <w:tr w:rsidR="0037603E" w14:paraId="49290468" w14:textId="77777777" w:rsidTr="00A60A6A">
        <w:trPr>
          <w:jc w:val="center"/>
        </w:trPr>
        <w:tc>
          <w:tcPr>
            <w:tcW w:w="3767" w:type="dxa"/>
            <w:vAlign w:val="bottom"/>
          </w:tcPr>
          <w:p w14:paraId="57BD893F" w14:textId="77777777" w:rsidR="0037603E" w:rsidRDefault="0037603E" w:rsidP="0037603E">
            <w:pPr>
              <w:pStyle w:val="squish"/>
            </w:pPr>
            <w:r>
              <w:t>E of exterior barriers</w:t>
            </w:r>
          </w:p>
        </w:tc>
        <w:tc>
          <w:tcPr>
            <w:tcW w:w="1199" w:type="dxa"/>
            <w:vAlign w:val="center"/>
          </w:tcPr>
          <w:p w14:paraId="1D471F50" w14:textId="77777777" w:rsidR="0037603E" w:rsidRDefault="0037603E" w:rsidP="00A60A6A">
            <w:pPr>
              <w:pStyle w:val="squish"/>
              <w:jc w:val="center"/>
            </w:pPr>
            <w:r>
              <w:t>3982736</w:t>
            </w:r>
          </w:p>
        </w:tc>
        <w:tc>
          <w:tcPr>
            <w:tcW w:w="1137" w:type="dxa"/>
            <w:vAlign w:val="center"/>
          </w:tcPr>
          <w:p w14:paraId="4C890958" w14:textId="77777777" w:rsidR="0037603E" w:rsidRDefault="0037603E" w:rsidP="00A60A6A">
            <w:pPr>
              <w:pStyle w:val="squish"/>
              <w:jc w:val="center"/>
            </w:pPr>
            <w:r>
              <w:t>3982736</w:t>
            </w:r>
          </w:p>
        </w:tc>
        <w:tc>
          <w:tcPr>
            <w:tcW w:w="814" w:type="dxa"/>
            <w:vAlign w:val="center"/>
          </w:tcPr>
          <w:p w14:paraId="4038412C" w14:textId="77777777" w:rsidR="0037603E" w:rsidRDefault="0037603E" w:rsidP="00A60A6A">
            <w:pPr>
              <w:pStyle w:val="squish"/>
              <w:jc w:val="center"/>
            </w:pPr>
            <w:proofErr w:type="spellStart"/>
            <w:r>
              <w:t>lb</w:t>
            </w:r>
            <w:proofErr w:type="spellEnd"/>
            <w:r>
              <w:t>/in</w:t>
            </w:r>
            <w:r w:rsidRPr="0037603E">
              <w:rPr>
                <w:vertAlign w:val="superscript"/>
              </w:rPr>
              <w:t>2</w:t>
            </w:r>
          </w:p>
        </w:tc>
      </w:tr>
      <w:tr w:rsidR="0037603E" w14:paraId="16254E5A" w14:textId="77777777" w:rsidTr="00A60A6A">
        <w:trPr>
          <w:jc w:val="center"/>
        </w:trPr>
        <w:tc>
          <w:tcPr>
            <w:tcW w:w="3767" w:type="dxa"/>
            <w:vAlign w:val="bottom"/>
          </w:tcPr>
          <w:p w14:paraId="459AF84D" w14:textId="77777777" w:rsidR="0037603E" w:rsidRDefault="0037603E" w:rsidP="0037603E">
            <w:pPr>
              <w:pStyle w:val="squish"/>
            </w:pPr>
            <w:r>
              <w:t>Density of Exterior Barriers</w:t>
            </w:r>
          </w:p>
        </w:tc>
        <w:tc>
          <w:tcPr>
            <w:tcW w:w="1199" w:type="dxa"/>
            <w:vAlign w:val="center"/>
          </w:tcPr>
          <w:p w14:paraId="653478BD" w14:textId="77777777" w:rsidR="0037603E" w:rsidRDefault="0037603E" w:rsidP="00A60A6A">
            <w:pPr>
              <w:pStyle w:val="squish"/>
              <w:jc w:val="center"/>
            </w:pPr>
            <w:r>
              <w:t>0.086705</w:t>
            </w:r>
          </w:p>
        </w:tc>
        <w:tc>
          <w:tcPr>
            <w:tcW w:w="1137" w:type="dxa"/>
            <w:vAlign w:val="center"/>
          </w:tcPr>
          <w:p w14:paraId="2908D18A" w14:textId="77777777" w:rsidR="0037603E" w:rsidRDefault="0037603E" w:rsidP="00A60A6A">
            <w:pPr>
              <w:pStyle w:val="squish"/>
              <w:jc w:val="center"/>
            </w:pPr>
            <w:r>
              <w:t>0.104047</w:t>
            </w:r>
          </w:p>
        </w:tc>
        <w:tc>
          <w:tcPr>
            <w:tcW w:w="814" w:type="dxa"/>
            <w:vAlign w:val="center"/>
          </w:tcPr>
          <w:p w14:paraId="525B5DAB" w14:textId="77777777" w:rsidR="0037603E" w:rsidRDefault="0037603E" w:rsidP="00A60A6A">
            <w:pPr>
              <w:pStyle w:val="squish"/>
              <w:jc w:val="center"/>
            </w:pPr>
            <w:proofErr w:type="spellStart"/>
            <w:r>
              <w:t>lb</w:t>
            </w:r>
            <w:proofErr w:type="spellEnd"/>
            <w:r>
              <w:t>/in</w:t>
            </w:r>
            <w:r w:rsidRPr="0037603E">
              <w:rPr>
                <w:vertAlign w:val="superscript"/>
              </w:rPr>
              <w:t>3</w:t>
            </w:r>
          </w:p>
        </w:tc>
      </w:tr>
      <w:tr w:rsidR="0037603E" w14:paraId="30F35487" w14:textId="77777777" w:rsidTr="00A60A6A">
        <w:trPr>
          <w:jc w:val="center"/>
        </w:trPr>
        <w:tc>
          <w:tcPr>
            <w:tcW w:w="3767" w:type="dxa"/>
            <w:vAlign w:val="bottom"/>
          </w:tcPr>
          <w:p w14:paraId="303B9562" w14:textId="77777777" w:rsidR="0037603E" w:rsidRDefault="0037603E" w:rsidP="0037603E">
            <w:pPr>
              <w:pStyle w:val="squish"/>
            </w:pPr>
            <w:r>
              <w:t>Elastomeric bearing transvers stiffness</w:t>
            </w:r>
          </w:p>
        </w:tc>
        <w:tc>
          <w:tcPr>
            <w:tcW w:w="1199" w:type="dxa"/>
            <w:vAlign w:val="center"/>
          </w:tcPr>
          <w:p w14:paraId="78DE9D66" w14:textId="77777777" w:rsidR="0037603E" w:rsidRDefault="0037603E" w:rsidP="00A60A6A">
            <w:pPr>
              <w:pStyle w:val="squish"/>
              <w:jc w:val="center"/>
            </w:pPr>
            <w:r>
              <w:t>1E+09</w:t>
            </w:r>
          </w:p>
        </w:tc>
        <w:tc>
          <w:tcPr>
            <w:tcW w:w="1137" w:type="dxa"/>
            <w:vAlign w:val="center"/>
          </w:tcPr>
          <w:p w14:paraId="0F49593B" w14:textId="77777777" w:rsidR="0037603E" w:rsidRDefault="0037603E" w:rsidP="00A60A6A">
            <w:pPr>
              <w:pStyle w:val="squish"/>
              <w:jc w:val="center"/>
            </w:pPr>
            <w:r>
              <w:t>1E+08</w:t>
            </w:r>
          </w:p>
        </w:tc>
        <w:tc>
          <w:tcPr>
            <w:tcW w:w="814" w:type="dxa"/>
            <w:vAlign w:val="center"/>
          </w:tcPr>
          <w:p w14:paraId="0BF0D3A0" w14:textId="77777777" w:rsidR="0037603E" w:rsidRDefault="0037603E" w:rsidP="00A60A6A">
            <w:pPr>
              <w:pStyle w:val="squish"/>
              <w:jc w:val="center"/>
            </w:pPr>
            <w:proofErr w:type="spellStart"/>
            <w:r>
              <w:t>lb</w:t>
            </w:r>
            <w:proofErr w:type="spellEnd"/>
            <w:r>
              <w:t>/in</w:t>
            </w:r>
          </w:p>
        </w:tc>
      </w:tr>
      <w:tr w:rsidR="00A60A6A" w14:paraId="367A94F7" w14:textId="77777777" w:rsidTr="00A60A6A">
        <w:trPr>
          <w:jc w:val="center"/>
        </w:trPr>
        <w:tc>
          <w:tcPr>
            <w:tcW w:w="3767" w:type="dxa"/>
            <w:vAlign w:val="bottom"/>
          </w:tcPr>
          <w:p w14:paraId="01FE89C0" w14:textId="77777777" w:rsidR="00A60A6A" w:rsidRDefault="00A60A6A" w:rsidP="00A60A6A">
            <w:pPr>
              <w:pStyle w:val="squish"/>
            </w:pPr>
            <w:r>
              <w:t>E of deck concrete</w:t>
            </w:r>
          </w:p>
        </w:tc>
        <w:tc>
          <w:tcPr>
            <w:tcW w:w="1199" w:type="dxa"/>
            <w:vAlign w:val="center"/>
          </w:tcPr>
          <w:p w14:paraId="1CF741E6" w14:textId="77777777" w:rsidR="00A60A6A" w:rsidRDefault="00A60A6A" w:rsidP="00A60A6A">
            <w:pPr>
              <w:pStyle w:val="squish"/>
              <w:jc w:val="center"/>
            </w:pPr>
            <w:r>
              <w:t>4490369</w:t>
            </w:r>
          </w:p>
        </w:tc>
        <w:tc>
          <w:tcPr>
            <w:tcW w:w="1137" w:type="dxa"/>
            <w:vAlign w:val="center"/>
          </w:tcPr>
          <w:p w14:paraId="54A7E268" w14:textId="77777777" w:rsidR="00A60A6A" w:rsidRDefault="00A60A6A" w:rsidP="00A60A6A">
            <w:pPr>
              <w:pStyle w:val="squish"/>
              <w:jc w:val="center"/>
            </w:pPr>
            <w:r>
              <w:t>4490369</w:t>
            </w:r>
          </w:p>
        </w:tc>
        <w:tc>
          <w:tcPr>
            <w:tcW w:w="814" w:type="dxa"/>
            <w:vAlign w:val="center"/>
          </w:tcPr>
          <w:p w14:paraId="47A5960F" w14:textId="77777777" w:rsidR="00A60A6A" w:rsidRDefault="00A60A6A" w:rsidP="00A60A6A">
            <w:pPr>
              <w:pStyle w:val="squish"/>
              <w:jc w:val="center"/>
            </w:pPr>
            <w:proofErr w:type="spellStart"/>
            <w:r>
              <w:t>lb</w:t>
            </w:r>
            <w:proofErr w:type="spellEnd"/>
            <w:r>
              <w:t>/in</w:t>
            </w:r>
            <w:r w:rsidRPr="0037603E">
              <w:rPr>
                <w:vertAlign w:val="superscript"/>
              </w:rPr>
              <w:t>2</w:t>
            </w:r>
          </w:p>
        </w:tc>
      </w:tr>
    </w:tbl>
    <w:p w14:paraId="17B1A791" w14:textId="77777777" w:rsidR="00EF6BE0" w:rsidRDefault="00BF4640" w:rsidP="00FB333E">
      <w:r>
        <w:t xml:space="preserve">The natural frequencies of the </w:t>
      </w:r>
      <w:r w:rsidR="00A60A6A">
        <w:t xml:space="preserve">calibrated </w:t>
      </w:r>
      <w:r>
        <w:t xml:space="preserve">model are compared in the table below. As can be seen this revision yielded a model in close agreement with experimental data and can therefore be considered a reasonable digital representation of the structure. </w:t>
      </w:r>
      <w:r w:rsidR="00A60A6A">
        <w:t xml:space="preserve">There were several experimental modes that the model did not obtain. However, these modes </w:t>
      </w:r>
      <w:r w:rsidR="000B0AB5">
        <w:t>were nearly identical to other modes and differ only in the relative phase of the two sides of the bridge.</w:t>
      </w:r>
      <w:r w:rsidR="009B3923">
        <w:t xml:space="preserve"> Plots of experimental and FEM mode shapes can be found in the appendix.</w:t>
      </w:r>
    </w:p>
    <w:p w14:paraId="1576255E" w14:textId="77777777" w:rsidR="002202D6" w:rsidRDefault="002202D6" w:rsidP="002202D6">
      <w:pPr>
        <w:pStyle w:val="Caption"/>
        <w:keepNext/>
      </w:pPr>
      <w:r>
        <w:t xml:space="preserve">Table </w:t>
      </w:r>
      <w:r w:rsidR="00C045DF">
        <w:rPr>
          <w:noProof/>
        </w:rPr>
        <w:fldChar w:fldCharType="begin"/>
      </w:r>
      <w:r w:rsidR="00C045DF">
        <w:rPr>
          <w:noProof/>
        </w:rPr>
        <w:instrText xml:space="preserve"> SEQ Table \* ARABIC </w:instrText>
      </w:r>
      <w:r w:rsidR="00C045DF">
        <w:rPr>
          <w:noProof/>
        </w:rPr>
        <w:fldChar w:fldCharType="separate"/>
      </w:r>
      <w:r w:rsidR="00D36DB9">
        <w:rPr>
          <w:noProof/>
        </w:rPr>
        <w:t>1</w:t>
      </w:r>
      <w:r w:rsidR="00C045DF">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60A6A" w14:paraId="3C44863B" w14:textId="77777777" w:rsidTr="009B3923">
        <w:trPr>
          <w:jc w:val="center"/>
        </w:trPr>
        <w:tc>
          <w:tcPr>
            <w:tcW w:w="1128" w:type="dxa"/>
          </w:tcPr>
          <w:p w14:paraId="708449C2" w14:textId="77777777" w:rsidR="00A60A6A" w:rsidRDefault="00A60A6A" w:rsidP="009B78B3">
            <w:pPr>
              <w:pStyle w:val="squish"/>
            </w:pPr>
          </w:p>
        </w:tc>
        <w:tc>
          <w:tcPr>
            <w:tcW w:w="716" w:type="dxa"/>
            <w:vAlign w:val="center"/>
          </w:tcPr>
          <w:p w14:paraId="1E0E83AD" w14:textId="77777777" w:rsidR="00A60A6A" w:rsidRDefault="00A60A6A" w:rsidP="00A60A6A">
            <w:pPr>
              <w:pStyle w:val="squish"/>
              <w:jc w:val="center"/>
            </w:pPr>
            <w:r>
              <w:t>Exp.</w:t>
            </w:r>
          </w:p>
        </w:tc>
        <w:tc>
          <w:tcPr>
            <w:tcW w:w="723" w:type="dxa"/>
            <w:tcBorders>
              <w:right w:val="single" w:sz="12" w:space="0" w:color="auto"/>
            </w:tcBorders>
            <w:vAlign w:val="center"/>
          </w:tcPr>
          <w:p w14:paraId="2DDE426A" w14:textId="77777777" w:rsidR="00A60A6A" w:rsidRDefault="00A60A6A" w:rsidP="00A60A6A">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14:paraId="42A6A9AF" w14:textId="77777777" w:rsidR="00A60A6A" w:rsidRDefault="00A60A6A" w:rsidP="00A60A6A">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14:paraId="0EC87BDD" w14:textId="77777777" w:rsidR="00A60A6A" w:rsidRDefault="00A60A6A" w:rsidP="00A60A6A">
            <w:pPr>
              <w:pStyle w:val="squish"/>
              <w:jc w:val="center"/>
            </w:pPr>
            <w:r>
              <w:t>% diff</w:t>
            </w:r>
          </w:p>
        </w:tc>
      </w:tr>
      <w:tr w:rsidR="009B3923" w14:paraId="195BD691" w14:textId="77777777" w:rsidTr="009B3923">
        <w:trPr>
          <w:jc w:val="center"/>
        </w:trPr>
        <w:tc>
          <w:tcPr>
            <w:tcW w:w="1128" w:type="dxa"/>
          </w:tcPr>
          <w:p w14:paraId="2BDE6113" w14:textId="77777777" w:rsidR="009B3923" w:rsidRDefault="009B3923" w:rsidP="009B3923">
            <w:pPr>
              <w:pStyle w:val="squish"/>
            </w:pPr>
            <w:r>
              <w:t>Mode 1</w:t>
            </w:r>
          </w:p>
        </w:tc>
        <w:tc>
          <w:tcPr>
            <w:tcW w:w="716" w:type="dxa"/>
            <w:vAlign w:val="bottom"/>
          </w:tcPr>
          <w:p w14:paraId="0D3ECF00" w14:textId="77777777" w:rsidR="009B3923" w:rsidRDefault="009B3923" w:rsidP="009B3923">
            <w:pPr>
              <w:pStyle w:val="squish"/>
              <w:jc w:val="center"/>
            </w:pPr>
            <w:r>
              <w:t>2.00</w:t>
            </w:r>
          </w:p>
        </w:tc>
        <w:tc>
          <w:tcPr>
            <w:tcW w:w="723" w:type="dxa"/>
            <w:tcBorders>
              <w:right w:val="single" w:sz="12" w:space="0" w:color="auto"/>
            </w:tcBorders>
            <w:vAlign w:val="center"/>
          </w:tcPr>
          <w:p w14:paraId="3D97F636" w14:textId="77777777" w:rsidR="009B3923" w:rsidRDefault="009B3923" w:rsidP="009B3923">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14:paraId="09CD4CD6" w14:textId="77777777"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14:paraId="240971B4" w14:textId="77777777" w:rsidR="009B3923" w:rsidRDefault="009B3923" w:rsidP="009B3923">
            <w:pPr>
              <w:pStyle w:val="squish"/>
              <w:jc w:val="center"/>
            </w:pPr>
          </w:p>
        </w:tc>
      </w:tr>
      <w:tr w:rsidR="009B3923" w14:paraId="377473F9" w14:textId="77777777" w:rsidTr="009B3923">
        <w:trPr>
          <w:jc w:val="center"/>
        </w:trPr>
        <w:tc>
          <w:tcPr>
            <w:tcW w:w="1128" w:type="dxa"/>
          </w:tcPr>
          <w:p w14:paraId="734339C9" w14:textId="77777777" w:rsidR="009B3923" w:rsidRDefault="009B3923" w:rsidP="009B3923">
            <w:pPr>
              <w:pStyle w:val="squish"/>
            </w:pPr>
            <w:r>
              <w:t>Mode 2</w:t>
            </w:r>
          </w:p>
        </w:tc>
        <w:tc>
          <w:tcPr>
            <w:tcW w:w="716" w:type="dxa"/>
            <w:vAlign w:val="bottom"/>
          </w:tcPr>
          <w:p w14:paraId="750CCE4D" w14:textId="77777777" w:rsidR="009B3923" w:rsidRDefault="009B3923" w:rsidP="009B3923">
            <w:pPr>
              <w:pStyle w:val="squish"/>
              <w:jc w:val="center"/>
            </w:pPr>
            <w:r>
              <w:t>2.03</w:t>
            </w:r>
          </w:p>
        </w:tc>
        <w:tc>
          <w:tcPr>
            <w:tcW w:w="723" w:type="dxa"/>
            <w:tcBorders>
              <w:right w:val="single" w:sz="12" w:space="0" w:color="auto"/>
            </w:tcBorders>
            <w:vAlign w:val="center"/>
          </w:tcPr>
          <w:p w14:paraId="07534A99" w14:textId="77777777" w:rsidR="009B3923" w:rsidRDefault="009B3923" w:rsidP="009B3923">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14:paraId="21619558" w14:textId="77777777"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14:paraId="37AB0891" w14:textId="77777777" w:rsidR="009B3923" w:rsidRDefault="009B3923" w:rsidP="009B3923">
            <w:pPr>
              <w:pStyle w:val="squish"/>
              <w:jc w:val="center"/>
            </w:pPr>
          </w:p>
        </w:tc>
      </w:tr>
      <w:tr w:rsidR="009B3923" w14:paraId="4CB4DF87" w14:textId="77777777" w:rsidTr="009B3923">
        <w:trPr>
          <w:jc w:val="center"/>
        </w:trPr>
        <w:tc>
          <w:tcPr>
            <w:tcW w:w="1128" w:type="dxa"/>
          </w:tcPr>
          <w:p w14:paraId="0991F45F" w14:textId="77777777" w:rsidR="009B3923" w:rsidRDefault="009B3923" w:rsidP="009B3923">
            <w:pPr>
              <w:pStyle w:val="squish"/>
            </w:pPr>
            <w:r>
              <w:lastRenderedPageBreak/>
              <w:t>Mode 3</w:t>
            </w:r>
          </w:p>
        </w:tc>
        <w:tc>
          <w:tcPr>
            <w:tcW w:w="716" w:type="dxa"/>
            <w:vAlign w:val="bottom"/>
          </w:tcPr>
          <w:p w14:paraId="3F589CFB" w14:textId="77777777" w:rsidR="009B3923" w:rsidRDefault="009B3923" w:rsidP="009B3923">
            <w:pPr>
              <w:pStyle w:val="squish"/>
              <w:jc w:val="center"/>
            </w:pPr>
            <w:r>
              <w:t>2.10</w:t>
            </w:r>
          </w:p>
        </w:tc>
        <w:tc>
          <w:tcPr>
            <w:tcW w:w="723" w:type="dxa"/>
            <w:tcBorders>
              <w:right w:val="single" w:sz="12" w:space="0" w:color="auto"/>
            </w:tcBorders>
            <w:vAlign w:val="center"/>
          </w:tcPr>
          <w:p w14:paraId="458B1310" w14:textId="77777777" w:rsidR="009B3923" w:rsidRDefault="009B3923" w:rsidP="009B3923">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14:paraId="03672A67" w14:textId="77777777" w:rsidR="009B3923" w:rsidRDefault="009B3923" w:rsidP="009B3923">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14:paraId="27D25FE0" w14:textId="77777777" w:rsidR="009B3923" w:rsidRDefault="009B3923" w:rsidP="009B3923">
            <w:pPr>
              <w:pStyle w:val="squish"/>
              <w:jc w:val="center"/>
            </w:pPr>
            <w:r>
              <w:t>-2.7%</w:t>
            </w:r>
          </w:p>
        </w:tc>
      </w:tr>
      <w:tr w:rsidR="009B3923" w14:paraId="05BADD59" w14:textId="77777777" w:rsidTr="009B3923">
        <w:trPr>
          <w:jc w:val="center"/>
        </w:trPr>
        <w:tc>
          <w:tcPr>
            <w:tcW w:w="1128" w:type="dxa"/>
          </w:tcPr>
          <w:p w14:paraId="51F01F00" w14:textId="77777777" w:rsidR="009B3923" w:rsidRDefault="009B3923" w:rsidP="009B3923">
            <w:pPr>
              <w:pStyle w:val="squish"/>
            </w:pPr>
            <w:r>
              <w:t>Mode 4</w:t>
            </w:r>
          </w:p>
        </w:tc>
        <w:tc>
          <w:tcPr>
            <w:tcW w:w="716" w:type="dxa"/>
            <w:vAlign w:val="bottom"/>
          </w:tcPr>
          <w:p w14:paraId="03E21E7E" w14:textId="77777777" w:rsidR="009B3923" w:rsidRDefault="009B3923" w:rsidP="009B3923">
            <w:pPr>
              <w:pStyle w:val="squish"/>
              <w:jc w:val="center"/>
            </w:pPr>
            <w:r>
              <w:t>2.44</w:t>
            </w:r>
          </w:p>
        </w:tc>
        <w:tc>
          <w:tcPr>
            <w:tcW w:w="723" w:type="dxa"/>
            <w:tcBorders>
              <w:right w:val="single" w:sz="12" w:space="0" w:color="auto"/>
            </w:tcBorders>
            <w:vAlign w:val="center"/>
          </w:tcPr>
          <w:p w14:paraId="14B872EF" w14:textId="77777777"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14:paraId="031E0648" w14:textId="77777777" w:rsidR="009B3923" w:rsidRDefault="009B3923" w:rsidP="009B3923">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14:paraId="31E3A843" w14:textId="77777777" w:rsidR="009B3923" w:rsidRDefault="009B3923" w:rsidP="009B3923">
            <w:pPr>
              <w:pStyle w:val="squish"/>
              <w:jc w:val="center"/>
            </w:pPr>
            <w:r>
              <w:t>-5.4%</w:t>
            </w:r>
          </w:p>
        </w:tc>
      </w:tr>
      <w:tr w:rsidR="009B3923" w14:paraId="1E137695" w14:textId="77777777" w:rsidTr="009B3923">
        <w:trPr>
          <w:jc w:val="center"/>
        </w:trPr>
        <w:tc>
          <w:tcPr>
            <w:tcW w:w="1128" w:type="dxa"/>
          </w:tcPr>
          <w:p w14:paraId="6CCA62FD" w14:textId="77777777" w:rsidR="009B3923" w:rsidRDefault="009B3923" w:rsidP="009B3923">
            <w:pPr>
              <w:pStyle w:val="squish"/>
            </w:pPr>
            <w:r>
              <w:t>Mode 5</w:t>
            </w:r>
          </w:p>
        </w:tc>
        <w:tc>
          <w:tcPr>
            <w:tcW w:w="716" w:type="dxa"/>
            <w:vAlign w:val="bottom"/>
          </w:tcPr>
          <w:p w14:paraId="2B4484F0" w14:textId="77777777" w:rsidR="009B3923" w:rsidRDefault="009B3923" w:rsidP="009B3923">
            <w:pPr>
              <w:pStyle w:val="squish"/>
              <w:jc w:val="center"/>
            </w:pPr>
            <w:r>
              <w:t>2.51</w:t>
            </w:r>
          </w:p>
        </w:tc>
        <w:tc>
          <w:tcPr>
            <w:tcW w:w="723" w:type="dxa"/>
            <w:tcBorders>
              <w:right w:val="single" w:sz="12" w:space="0" w:color="auto"/>
            </w:tcBorders>
            <w:vAlign w:val="center"/>
          </w:tcPr>
          <w:p w14:paraId="7EACBCEE" w14:textId="77777777"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14:paraId="43D8FD2F" w14:textId="77777777"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14:paraId="7675BE53" w14:textId="77777777" w:rsidR="009B3923" w:rsidRDefault="009B3923" w:rsidP="009B3923">
            <w:pPr>
              <w:pStyle w:val="squish"/>
              <w:jc w:val="center"/>
            </w:pPr>
          </w:p>
        </w:tc>
      </w:tr>
      <w:tr w:rsidR="009B3923" w14:paraId="75CDEDD0" w14:textId="77777777" w:rsidTr="009B3923">
        <w:trPr>
          <w:jc w:val="center"/>
        </w:trPr>
        <w:tc>
          <w:tcPr>
            <w:tcW w:w="1128" w:type="dxa"/>
          </w:tcPr>
          <w:p w14:paraId="6BB8F27D" w14:textId="77777777" w:rsidR="009B3923" w:rsidRDefault="009B3923" w:rsidP="009B3923">
            <w:pPr>
              <w:pStyle w:val="squish"/>
            </w:pPr>
            <w:r>
              <w:t>Mode 6</w:t>
            </w:r>
          </w:p>
        </w:tc>
        <w:tc>
          <w:tcPr>
            <w:tcW w:w="716" w:type="dxa"/>
            <w:vAlign w:val="bottom"/>
          </w:tcPr>
          <w:p w14:paraId="313BA6BD" w14:textId="77777777" w:rsidR="009B3923" w:rsidRDefault="009B3923" w:rsidP="009B3923">
            <w:pPr>
              <w:pStyle w:val="squish"/>
              <w:jc w:val="center"/>
            </w:pPr>
            <w:r>
              <w:t>2.54</w:t>
            </w:r>
          </w:p>
        </w:tc>
        <w:tc>
          <w:tcPr>
            <w:tcW w:w="723" w:type="dxa"/>
            <w:tcBorders>
              <w:right w:val="single" w:sz="12" w:space="0" w:color="auto"/>
            </w:tcBorders>
            <w:vAlign w:val="center"/>
          </w:tcPr>
          <w:p w14:paraId="587867EA" w14:textId="77777777" w:rsidR="009B3923" w:rsidRDefault="009B3923" w:rsidP="009B3923">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14:paraId="1E37723F" w14:textId="77777777" w:rsidR="009B3923" w:rsidRDefault="009B3923" w:rsidP="009B3923">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14:paraId="5026A67D" w14:textId="77777777" w:rsidR="009B3923" w:rsidRDefault="009B3923" w:rsidP="009B3923">
            <w:pPr>
              <w:pStyle w:val="squish"/>
              <w:jc w:val="center"/>
            </w:pPr>
            <w:r>
              <w:t>1.6%</w:t>
            </w:r>
          </w:p>
        </w:tc>
      </w:tr>
      <w:tr w:rsidR="009B3923" w14:paraId="5A2D36D8" w14:textId="77777777" w:rsidTr="009B3923">
        <w:trPr>
          <w:jc w:val="center"/>
        </w:trPr>
        <w:tc>
          <w:tcPr>
            <w:tcW w:w="1128" w:type="dxa"/>
          </w:tcPr>
          <w:p w14:paraId="78292DAF" w14:textId="77777777" w:rsidR="009B3923" w:rsidRDefault="009B3923" w:rsidP="009B3923">
            <w:pPr>
              <w:pStyle w:val="squish"/>
            </w:pPr>
            <w:r>
              <w:t>Mode 7</w:t>
            </w:r>
          </w:p>
        </w:tc>
        <w:tc>
          <w:tcPr>
            <w:tcW w:w="716" w:type="dxa"/>
            <w:vAlign w:val="bottom"/>
          </w:tcPr>
          <w:p w14:paraId="5ECA8CC8" w14:textId="77777777" w:rsidR="009B3923" w:rsidRDefault="009B3923" w:rsidP="009B3923">
            <w:pPr>
              <w:pStyle w:val="squish"/>
              <w:jc w:val="center"/>
            </w:pPr>
            <w:r>
              <w:t>2.83</w:t>
            </w:r>
          </w:p>
        </w:tc>
        <w:tc>
          <w:tcPr>
            <w:tcW w:w="723" w:type="dxa"/>
            <w:tcBorders>
              <w:right w:val="single" w:sz="12" w:space="0" w:color="auto"/>
            </w:tcBorders>
            <w:vAlign w:val="center"/>
          </w:tcPr>
          <w:p w14:paraId="1B87B863" w14:textId="77777777" w:rsidR="009B3923" w:rsidRDefault="009B3923" w:rsidP="009B3923">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14:paraId="40B97EBD" w14:textId="77777777" w:rsidR="009B3923" w:rsidRDefault="009B3923" w:rsidP="009B3923">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14:paraId="273FEB28" w14:textId="77777777" w:rsidR="009B3923" w:rsidRDefault="009B3923" w:rsidP="009B3923">
            <w:pPr>
              <w:pStyle w:val="squish"/>
              <w:jc w:val="center"/>
            </w:pPr>
            <w:r>
              <w:t>4.3%</w:t>
            </w:r>
          </w:p>
        </w:tc>
      </w:tr>
      <w:tr w:rsidR="009B3923" w14:paraId="52045F71" w14:textId="77777777" w:rsidTr="009B3923">
        <w:trPr>
          <w:jc w:val="center"/>
        </w:trPr>
        <w:tc>
          <w:tcPr>
            <w:tcW w:w="1128" w:type="dxa"/>
          </w:tcPr>
          <w:p w14:paraId="139DEA18" w14:textId="77777777" w:rsidR="009B3923" w:rsidRDefault="009B3923" w:rsidP="009B3923">
            <w:pPr>
              <w:pStyle w:val="squish"/>
            </w:pPr>
            <w:r>
              <w:t>Mode 8</w:t>
            </w:r>
          </w:p>
        </w:tc>
        <w:tc>
          <w:tcPr>
            <w:tcW w:w="716" w:type="dxa"/>
            <w:vAlign w:val="bottom"/>
          </w:tcPr>
          <w:p w14:paraId="2C2A443B" w14:textId="77777777" w:rsidR="009B3923" w:rsidRDefault="009B3923" w:rsidP="009B3923">
            <w:pPr>
              <w:pStyle w:val="squish"/>
              <w:jc w:val="center"/>
            </w:pPr>
            <w:r>
              <w:t>2.93</w:t>
            </w:r>
          </w:p>
        </w:tc>
        <w:tc>
          <w:tcPr>
            <w:tcW w:w="723" w:type="dxa"/>
            <w:tcBorders>
              <w:right w:val="single" w:sz="12" w:space="0" w:color="auto"/>
            </w:tcBorders>
            <w:vAlign w:val="center"/>
          </w:tcPr>
          <w:p w14:paraId="6C885709" w14:textId="77777777"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14:paraId="457FD8AC" w14:textId="77777777"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14:paraId="54A8279C" w14:textId="77777777" w:rsidR="009B3923" w:rsidRDefault="009B3923" w:rsidP="009B3923">
            <w:pPr>
              <w:pStyle w:val="squish"/>
              <w:jc w:val="center"/>
            </w:pPr>
          </w:p>
        </w:tc>
      </w:tr>
      <w:tr w:rsidR="009B3923" w14:paraId="7039959A" w14:textId="77777777" w:rsidTr="009B3923">
        <w:trPr>
          <w:jc w:val="center"/>
        </w:trPr>
        <w:tc>
          <w:tcPr>
            <w:tcW w:w="1128" w:type="dxa"/>
          </w:tcPr>
          <w:p w14:paraId="0CCE4EBE" w14:textId="77777777" w:rsidR="009B3923" w:rsidRDefault="009B3923" w:rsidP="009B3923">
            <w:pPr>
              <w:pStyle w:val="squish"/>
            </w:pPr>
            <w:r>
              <w:t>Mode 9</w:t>
            </w:r>
          </w:p>
        </w:tc>
        <w:tc>
          <w:tcPr>
            <w:tcW w:w="716" w:type="dxa"/>
            <w:vAlign w:val="bottom"/>
          </w:tcPr>
          <w:p w14:paraId="61AF7695" w14:textId="77777777" w:rsidR="009B3923" w:rsidRDefault="009B3923" w:rsidP="009B3923">
            <w:pPr>
              <w:pStyle w:val="squish"/>
              <w:jc w:val="center"/>
            </w:pPr>
            <w:r>
              <w:t>3.20</w:t>
            </w:r>
          </w:p>
        </w:tc>
        <w:tc>
          <w:tcPr>
            <w:tcW w:w="723" w:type="dxa"/>
            <w:tcBorders>
              <w:right w:val="single" w:sz="12" w:space="0" w:color="auto"/>
            </w:tcBorders>
            <w:vAlign w:val="center"/>
          </w:tcPr>
          <w:p w14:paraId="23652EBD" w14:textId="77777777"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14:paraId="7BBEBEC1" w14:textId="77777777" w:rsidR="009B3923" w:rsidRDefault="009B3923" w:rsidP="009B3923">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14:paraId="5FA8F7DC" w14:textId="77777777" w:rsidR="009B3923" w:rsidRDefault="009B3923" w:rsidP="009B3923">
            <w:pPr>
              <w:pStyle w:val="squish"/>
              <w:jc w:val="center"/>
            </w:pPr>
            <w:r>
              <w:t>7.7%</w:t>
            </w:r>
          </w:p>
        </w:tc>
      </w:tr>
      <w:tr w:rsidR="009B3923" w14:paraId="27FC19B8" w14:textId="77777777" w:rsidTr="009B3923">
        <w:trPr>
          <w:jc w:val="center"/>
        </w:trPr>
        <w:tc>
          <w:tcPr>
            <w:tcW w:w="1128" w:type="dxa"/>
          </w:tcPr>
          <w:p w14:paraId="6C2D1740" w14:textId="77777777" w:rsidR="009B3923" w:rsidRDefault="009B3923" w:rsidP="009B3923">
            <w:pPr>
              <w:pStyle w:val="squish"/>
            </w:pPr>
            <w:r>
              <w:t>Mode 10</w:t>
            </w:r>
          </w:p>
        </w:tc>
        <w:tc>
          <w:tcPr>
            <w:tcW w:w="716" w:type="dxa"/>
            <w:vAlign w:val="bottom"/>
          </w:tcPr>
          <w:p w14:paraId="18E1D815" w14:textId="77777777" w:rsidR="009B3923" w:rsidRDefault="009B3923" w:rsidP="009B3923">
            <w:pPr>
              <w:pStyle w:val="squish"/>
              <w:jc w:val="center"/>
            </w:pPr>
            <w:r>
              <w:t>3.34</w:t>
            </w:r>
          </w:p>
        </w:tc>
        <w:tc>
          <w:tcPr>
            <w:tcW w:w="723" w:type="dxa"/>
            <w:tcBorders>
              <w:right w:val="single" w:sz="12" w:space="0" w:color="auto"/>
            </w:tcBorders>
            <w:vAlign w:val="center"/>
          </w:tcPr>
          <w:p w14:paraId="2B2B4B69" w14:textId="77777777" w:rsidR="009B3923" w:rsidRDefault="009B3923" w:rsidP="009B3923">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14:paraId="36F8D44F" w14:textId="77777777"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14:paraId="02F5BA63" w14:textId="77777777" w:rsidR="009B3923" w:rsidRDefault="009B3923" w:rsidP="009B3923">
            <w:pPr>
              <w:pStyle w:val="squish"/>
              <w:jc w:val="center"/>
            </w:pPr>
          </w:p>
        </w:tc>
      </w:tr>
      <w:tr w:rsidR="009B3923" w14:paraId="1B778903" w14:textId="77777777" w:rsidTr="009B3923">
        <w:trPr>
          <w:jc w:val="center"/>
        </w:trPr>
        <w:tc>
          <w:tcPr>
            <w:tcW w:w="1128" w:type="dxa"/>
          </w:tcPr>
          <w:p w14:paraId="0D7372B4" w14:textId="77777777" w:rsidR="009B3923" w:rsidRDefault="009B3923" w:rsidP="009B3923">
            <w:pPr>
              <w:pStyle w:val="squish"/>
            </w:pPr>
            <w:r>
              <w:t>Mode 11</w:t>
            </w:r>
          </w:p>
        </w:tc>
        <w:tc>
          <w:tcPr>
            <w:tcW w:w="716" w:type="dxa"/>
            <w:vAlign w:val="bottom"/>
          </w:tcPr>
          <w:p w14:paraId="2104191E" w14:textId="77777777" w:rsidR="009B3923" w:rsidRDefault="009B3923" w:rsidP="009B3923">
            <w:pPr>
              <w:pStyle w:val="squish"/>
              <w:jc w:val="center"/>
            </w:pPr>
            <w:r>
              <w:t>3.52</w:t>
            </w:r>
          </w:p>
        </w:tc>
        <w:tc>
          <w:tcPr>
            <w:tcW w:w="723" w:type="dxa"/>
            <w:tcBorders>
              <w:right w:val="single" w:sz="12" w:space="0" w:color="auto"/>
            </w:tcBorders>
            <w:vAlign w:val="center"/>
          </w:tcPr>
          <w:p w14:paraId="35445071" w14:textId="77777777"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14:paraId="18CECFE7" w14:textId="77777777" w:rsidR="009B3923" w:rsidRDefault="009B3923" w:rsidP="009B3923">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14:paraId="510A8405" w14:textId="77777777" w:rsidR="009B3923" w:rsidRDefault="009B3923" w:rsidP="009B3923">
            <w:pPr>
              <w:pStyle w:val="squish"/>
              <w:jc w:val="center"/>
            </w:pPr>
            <w:r>
              <w:t>3.8%</w:t>
            </w:r>
          </w:p>
        </w:tc>
      </w:tr>
      <w:tr w:rsidR="009B3923" w14:paraId="0366A7DC" w14:textId="77777777" w:rsidTr="009B3923">
        <w:trPr>
          <w:jc w:val="center"/>
        </w:trPr>
        <w:tc>
          <w:tcPr>
            <w:tcW w:w="1128" w:type="dxa"/>
          </w:tcPr>
          <w:p w14:paraId="53CFFFB8" w14:textId="77777777" w:rsidR="009B3923" w:rsidRDefault="009B3923" w:rsidP="009B3923">
            <w:pPr>
              <w:pStyle w:val="squish"/>
            </w:pPr>
            <w:r>
              <w:t>Mode 12</w:t>
            </w:r>
          </w:p>
        </w:tc>
        <w:tc>
          <w:tcPr>
            <w:tcW w:w="716" w:type="dxa"/>
            <w:vAlign w:val="bottom"/>
          </w:tcPr>
          <w:p w14:paraId="6D92288E" w14:textId="77777777" w:rsidR="009B3923" w:rsidRDefault="009B3923" w:rsidP="009B3923">
            <w:pPr>
              <w:pStyle w:val="squish"/>
              <w:jc w:val="center"/>
            </w:pPr>
            <w:r>
              <w:t>3.56</w:t>
            </w:r>
          </w:p>
        </w:tc>
        <w:tc>
          <w:tcPr>
            <w:tcW w:w="723" w:type="dxa"/>
            <w:tcBorders>
              <w:right w:val="single" w:sz="12" w:space="0" w:color="auto"/>
            </w:tcBorders>
            <w:vAlign w:val="center"/>
          </w:tcPr>
          <w:p w14:paraId="1B2AD350" w14:textId="77777777" w:rsidR="009B3923" w:rsidRDefault="009B3923" w:rsidP="009B3923">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14:paraId="54F96420" w14:textId="77777777" w:rsidR="009B3923" w:rsidRDefault="009B3923" w:rsidP="009B3923">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14:paraId="7E830513" w14:textId="77777777" w:rsidR="009B3923" w:rsidRDefault="009B3923" w:rsidP="009B3923">
            <w:pPr>
              <w:pStyle w:val="squish"/>
              <w:jc w:val="center"/>
            </w:pPr>
            <w:r>
              <w:t>14.0%</w:t>
            </w:r>
          </w:p>
        </w:tc>
      </w:tr>
      <w:tr w:rsidR="009B3923" w14:paraId="2B0E5328" w14:textId="77777777" w:rsidTr="009B3923">
        <w:trPr>
          <w:jc w:val="center"/>
        </w:trPr>
        <w:tc>
          <w:tcPr>
            <w:tcW w:w="1128" w:type="dxa"/>
          </w:tcPr>
          <w:p w14:paraId="14426370" w14:textId="77777777" w:rsidR="009B3923" w:rsidRDefault="009B3923" w:rsidP="009B3923">
            <w:pPr>
              <w:pStyle w:val="squish"/>
            </w:pPr>
            <w:r>
              <w:t>Mode 13</w:t>
            </w:r>
          </w:p>
        </w:tc>
        <w:tc>
          <w:tcPr>
            <w:tcW w:w="716" w:type="dxa"/>
            <w:vAlign w:val="bottom"/>
          </w:tcPr>
          <w:p w14:paraId="51ED8239" w14:textId="77777777" w:rsidR="009B3923" w:rsidRDefault="009B3923" w:rsidP="009B3923">
            <w:pPr>
              <w:pStyle w:val="squish"/>
              <w:jc w:val="center"/>
            </w:pPr>
            <w:r>
              <w:t>3.56</w:t>
            </w:r>
          </w:p>
        </w:tc>
        <w:tc>
          <w:tcPr>
            <w:tcW w:w="723" w:type="dxa"/>
            <w:tcBorders>
              <w:right w:val="single" w:sz="12" w:space="0" w:color="auto"/>
            </w:tcBorders>
            <w:vAlign w:val="center"/>
          </w:tcPr>
          <w:p w14:paraId="1FA9A9F0" w14:textId="77777777" w:rsidR="009B3923" w:rsidRDefault="009B3923" w:rsidP="009B3923">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14:paraId="4AE91EE0" w14:textId="77777777" w:rsidR="009B3923" w:rsidRDefault="009B3923" w:rsidP="009B3923">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14:paraId="6C52442D" w14:textId="77777777" w:rsidR="009B3923" w:rsidRDefault="009B3923" w:rsidP="009B3923">
            <w:pPr>
              <w:pStyle w:val="squish"/>
              <w:jc w:val="center"/>
            </w:pPr>
            <w:r>
              <w:t>14.2%</w:t>
            </w:r>
          </w:p>
        </w:tc>
      </w:tr>
    </w:tbl>
    <w:p w14:paraId="5F98F315" w14:textId="77777777" w:rsidR="00BF4640" w:rsidRDefault="00BF4640" w:rsidP="00FB333E"/>
    <w:p w14:paraId="09B24666" w14:textId="77777777" w:rsidR="009A3F94" w:rsidRPr="009A3F94" w:rsidRDefault="009A3F94" w:rsidP="009A3F94">
      <w:pPr>
        <w:pStyle w:val="Heading5"/>
      </w:pPr>
      <w:r>
        <w:t>Refined Load Rating</w:t>
      </w:r>
    </w:p>
    <w:p w14:paraId="17435B66" w14:textId="77777777" w:rsidR="009B3923" w:rsidRDefault="000900B9" w:rsidP="000A28B8">
      <w:r>
        <w:t xml:space="preserve">The calibrated model </w:t>
      </w:r>
      <w:r w:rsidR="00CF14A4">
        <w:t>was</w:t>
      </w:r>
      <w:r>
        <w:t xml:space="preserve"> used to assess the impact of observed dyn</w:t>
      </w:r>
      <w:r w:rsidR="00916750">
        <w:t>amics on the bridge’s ability to carry load and its continued performance</w:t>
      </w:r>
      <w:r w:rsidR="009B3923">
        <w:t xml:space="preserve"> by computing refined load ratings </w:t>
      </w:r>
      <w:r w:rsidR="00B702F7">
        <w:t>of the stringers</w:t>
      </w:r>
      <w:r w:rsidR="001D67B1">
        <w:t xml:space="preserve"> </w:t>
      </w:r>
      <w:r w:rsidR="004C1CCB">
        <w:t>(</w:t>
      </w:r>
      <w:r w:rsidR="001D67B1">
        <w:t>positive flexure</w:t>
      </w:r>
      <w:r w:rsidR="004C1CCB">
        <w:t>)</w:t>
      </w:r>
      <w:r w:rsidR="00B702F7">
        <w:t xml:space="preserve"> </w:t>
      </w:r>
      <w:r w:rsidR="009B3923">
        <w:t xml:space="preserve">using the procedures provided in the </w:t>
      </w:r>
      <w:r w:rsidR="009B3923" w:rsidRPr="009B3923">
        <w:rPr>
          <w:i/>
        </w:rPr>
        <w:t>Manual for Bridge Evaluation</w:t>
      </w:r>
      <w:r w:rsidR="00241D2A">
        <w:rPr>
          <w:i/>
        </w:rPr>
        <w:t xml:space="preserve"> </w:t>
      </w:r>
      <w:r w:rsidR="00241D2A" w:rsidRPr="00241D2A">
        <w:t>(MBE)</w:t>
      </w:r>
      <w:r w:rsidR="00241D2A">
        <w:rPr>
          <w:i/>
        </w:rPr>
        <w:t xml:space="preserve"> </w:t>
      </w:r>
      <w:r w:rsidR="00241D2A">
        <w:rPr>
          <w:i/>
        </w:rPr>
        <w:fldChar w:fldCharType="begin"/>
      </w:r>
      <w:r w:rsidR="00241D2A">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sidR="00241D2A">
        <w:rPr>
          <w:i/>
        </w:rPr>
        <w:fldChar w:fldCharType="separate"/>
      </w:r>
      <w:r w:rsidR="00241D2A" w:rsidRPr="00241D2A">
        <w:rPr>
          <w:rFonts w:ascii="Calibri" w:hAnsi="Calibri" w:cs="Calibri"/>
        </w:rPr>
        <w:t>(AASHTO, 2018)</w:t>
      </w:r>
      <w:r w:rsidR="00241D2A">
        <w:rPr>
          <w:i/>
        </w:rPr>
        <w:fldChar w:fldCharType="end"/>
      </w:r>
      <w:r w:rsidR="009B3923">
        <w:t xml:space="preserve">. </w:t>
      </w:r>
    </w:p>
    <w:p w14:paraId="0E160F35" w14:textId="77777777" w:rsidR="00E33E2E" w:rsidRDefault="00166DBE" w:rsidP="000A28B8">
      <w:r>
        <w:t>Member capacity was computed using the equations provided in the LRFD standard specifications</w:t>
      </w:r>
      <w:r w:rsidR="00E33E2E">
        <w:t xml:space="preserve"> </w:t>
      </w:r>
      <w:r w:rsidR="00E33E2E">
        <w:fldChar w:fldCharType="begin"/>
      </w:r>
      <w:r w:rsidR="00E33E2E">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rsidR="00E33E2E">
        <w:fldChar w:fldCharType="separate"/>
      </w:r>
      <w:r w:rsidR="00E33E2E" w:rsidRPr="00E33E2E">
        <w:rPr>
          <w:rFonts w:ascii="Calibri" w:hAnsi="Calibri" w:cs="Calibri"/>
        </w:rPr>
        <w:t>(AASHTO, 2014)</w:t>
      </w:r>
      <w:r w:rsidR="00E33E2E">
        <w:fldChar w:fldCharType="end"/>
      </w:r>
      <w:r w:rsidR="00A379F4">
        <w:t>. The nominal moment capacity of the composite section was used for the positive moment region rating (0.4X span length)</w:t>
      </w:r>
      <w:r w:rsidR="004C1CCB">
        <w:t xml:space="preserve">. </w:t>
      </w:r>
      <w:r>
        <w:t>Dead load, superimposed dead load, and live load demands were computed using the FE model. Live loads were applied according to the AASHTO HL-93 live load model.</w:t>
      </w:r>
      <w:r w:rsidR="00E33E2E">
        <w:t xml:space="preserve"> The recommended impact factor of 1.33 was used as well as the measured value of 1.75. A more extensive description of rating through refined analysis is provided in the </w:t>
      </w:r>
      <w:r w:rsidR="00A6570A" w:rsidRPr="00A6570A">
        <w:rPr>
          <w:b/>
        </w:rPr>
        <w:t>appendix</w:t>
      </w:r>
      <w:r w:rsidR="00E33E2E">
        <w:t>.</w:t>
      </w:r>
    </w:p>
    <w:p w14:paraId="7F520BBD" w14:textId="77777777" w:rsidR="00E33E2E" w:rsidRDefault="00E33E2E" w:rsidP="00E33E2E">
      <w:pPr>
        <w:pStyle w:val="Caption"/>
        <w:keepNext/>
      </w:pPr>
      <w:r>
        <w:t xml:space="preserve">Table </w:t>
      </w:r>
      <w:r w:rsidR="00336127">
        <w:rPr>
          <w:noProof/>
        </w:rPr>
        <w:fldChar w:fldCharType="begin"/>
      </w:r>
      <w:r w:rsidR="00336127">
        <w:rPr>
          <w:noProof/>
        </w:rPr>
        <w:instrText xml:space="preserve"> SEQ Table \* ARABIC </w:instrText>
      </w:r>
      <w:r w:rsidR="00336127">
        <w:rPr>
          <w:noProof/>
        </w:rPr>
        <w:fldChar w:fldCharType="separate"/>
      </w:r>
      <w:r w:rsidR="00D36DB9">
        <w:rPr>
          <w:noProof/>
        </w:rPr>
        <w:t>2</w:t>
      </w:r>
      <w:r w:rsidR="00336127">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4C1CCB" w14:paraId="2ECC241C" w14:textId="77777777" w:rsidTr="00E33E2E">
        <w:trPr>
          <w:jc w:val="center"/>
        </w:trPr>
        <w:tc>
          <w:tcPr>
            <w:tcW w:w="1055" w:type="dxa"/>
          </w:tcPr>
          <w:p w14:paraId="0999474D" w14:textId="77777777" w:rsidR="004C1CCB" w:rsidRDefault="004C1CCB" w:rsidP="00E33E2E">
            <w:pPr>
              <w:pStyle w:val="squish"/>
            </w:pPr>
          </w:p>
        </w:tc>
        <w:tc>
          <w:tcPr>
            <w:tcW w:w="2327" w:type="dxa"/>
            <w:gridSpan w:val="2"/>
          </w:tcPr>
          <w:p w14:paraId="58510F57" w14:textId="77777777" w:rsidR="004C1CCB" w:rsidRDefault="004C1CCB" w:rsidP="00E33E2E">
            <w:pPr>
              <w:pStyle w:val="squish"/>
              <w:jc w:val="center"/>
            </w:pPr>
            <w:r>
              <w:t>IM = 0.33</w:t>
            </w:r>
          </w:p>
        </w:tc>
        <w:tc>
          <w:tcPr>
            <w:tcW w:w="2327" w:type="dxa"/>
            <w:gridSpan w:val="2"/>
          </w:tcPr>
          <w:p w14:paraId="38C6698D" w14:textId="77777777" w:rsidR="004C1CCB" w:rsidRDefault="004C1CCB" w:rsidP="00E33E2E">
            <w:pPr>
              <w:pStyle w:val="squish"/>
              <w:jc w:val="center"/>
            </w:pPr>
            <w:r>
              <w:t>IM = 0.75</w:t>
            </w:r>
          </w:p>
        </w:tc>
      </w:tr>
      <w:tr w:rsidR="004C1CCB" w14:paraId="767FB225" w14:textId="77777777" w:rsidTr="00E33E2E">
        <w:trPr>
          <w:jc w:val="center"/>
        </w:trPr>
        <w:tc>
          <w:tcPr>
            <w:tcW w:w="1055" w:type="dxa"/>
          </w:tcPr>
          <w:p w14:paraId="68921080" w14:textId="77777777" w:rsidR="004C1CCB" w:rsidRDefault="004C1CCB" w:rsidP="00E33E2E">
            <w:pPr>
              <w:pStyle w:val="squish"/>
            </w:pPr>
          </w:p>
        </w:tc>
        <w:tc>
          <w:tcPr>
            <w:tcW w:w="1201" w:type="dxa"/>
          </w:tcPr>
          <w:p w14:paraId="468FDF88" w14:textId="77777777" w:rsidR="004C1CCB" w:rsidRDefault="004C1CCB" w:rsidP="00E33E2E">
            <w:pPr>
              <w:pStyle w:val="squish"/>
              <w:jc w:val="center"/>
            </w:pPr>
            <w:r>
              <w:t>Strength I</w:t>
            </w:r>
          </w:p>
        </w:tc>
        <w:tc>
          <w:tcPr>
            <w:tcW w:w="1126" w:type="dxa"/>
          </w:tcPr>
          <w:p w14:paraId="187F46DD" w14:textId="77777777" w:rsidR="004C1CCB" w:rsidRDefault="004C1CCB" w:rsidP="00E33E2E">
            <w:pPr>
              <w:pStyle w:val="squish"/>
              <w:jc w:val="center"/>
            </w:pPr>
            <w:r>
              <w:t>Service II</w:t>
            </w:r>
          </w:p>
        </w:tc>
        <w:tc>
          <w:tcPr>
            <w:tcW w:w="1201" w:type="dxa"/>
          </w:tcPr>
          <w:p w14:paraId="65CE59AF" w14:textId="77777777" w:rsidR="004C1CCB" w:rsidRDefault="004C1CCB" w:rsidP="00E33E2E">
            <w:pPr>
              <w:pStyle w:val="squish"/>
              <w:jc w:val="center"/>
            </w:pPr>
            <w:r>
              <w:t>Strength I</w:t>
            </w:r>
          </w:p>
        </w:tc>
        <w:tc>
          <w:tcPr>
            <w:tcW w:w="1126" w:type="dxa"/>
          </w:tcPr>
          <w:p w14:paraId="385380C4" w14:textId="77777777" w:rsidR="004C1CCB" w:rsidRDefault="004C1CCB" w:rsidP="00E33E2E">
            <w:pPr>
              <w:pStyle w:val="squish"/>
              <w:jc w:val="center"/>
            </w:pPr>
            <w:r>
              <w:t>Service II</w:t>
            </w:r>
          </w:p>
        </w:tc>
      </w:tr>
      <w:tr w:rsidR="004C1CCB" w14:paraId="3D28AAD9" w14:textId="77777777" w:rsidTr="00E33E2E">
        <w:trPr>
          <w:jc w:val="center"/>
        </w:trPr>
        <w:tc>
          <w:tcPr>
            <w:tcW w:w="1055" w:type="dxa"/>
          </w:tcPr>
          <w:p w14:paraId="1BE23892" w14:textId="77777777" w:rsidR="004C1CCB" w:rsidRDefault="004C1CCB" w:rsidP="00E33E2E">
            <w:pPr>
              <w:pStyle w:val="squish"/>
            </w:pPr>
            <w:r>
              <w:t>Girder 4</w:t>
            </w:r>
          </w:p>
        </w:tc>
        <w:tc>
          <w:tcPr>
            <w:tcW w:w="1201" w:type="dxa"/>
          </w:tcPr>
          <w:p w14:paraId="50A0E7B8" w14:textId="77777777" w:rsidR="004C1CCB" w:rsidRDefault="004C1CCB" w:rsidP="00E33E2E">
            <w:pPr>
              <w:pStyle w:val="squish"/>
              <w:jc w:val="center"/>
            </w:pPr>
            <w:r>
              <w:t>1.60</w:t>
            </w:r>
          </w:p>
        </w:tc>
        <w:tc>
          <w:tcPr>
            <w:tcW w:w="1126" w:type="dxa"/>
          </w:tcPr>
          <w:p w14:paraId="47E65DE7" w14:textId="77777777" w:rsidR="004C1CCB" w:rsidRDefault="004C1CCB" w:rsidP="00E33E2E">
            <w:pPr>
              <w:pStyle w:val="squish"/>
              <w:jc w:val="center"/>
            </w:pPr>
            <w:r>
              <w:t>1.73</w:t>
            </w:r>
          </w:p>
        </w:tc>
        <w:tc>
          <w:tcPr>
            <w:tcW w:w="1201" w:type="dxa"/>
          </w:tcPr>
          <w:p w14:paraId="6BAD3B82" w14:textId="77777777" w:rsidR="004C1CCB" w:rsidRDefault="00E33E2E" w:rsidP="00E33E2E">
            <w:pPr>
              <w:pStyle w:val="squish"/>
              <w:jc w:val="center"/>
            </w:pPr>
            <w:r>
              <w:t>1.21</w:t>
            </w:r>
          </w:p>
        </w:tc>
        <w:tc>
          <w:tcPr>
            <w:tcW w:w="1126" w:type="dxa"/>
          </w:tcPr>
          <w:p w14:paraId="6FD0ED33" w14:textId="77777777" w:rsidR="004C1CCB" w:rsidRDefault="00E33E2E" w:rsidP="00E33E2E">
            <w:pPr>
              <w:pStyle w:val="squish"/>
              <w:jc w:val="center"/>
            </w:pPr>
            <w:r>
              <w:t>1.32</w:t>
            </w:r>
          </w:p>
        </w:tc>
      </w:tr>
      <w:tr w:rsidR="004C1CCB" w14:paraId="75159B7D" w14:textId="77777777" w:rsidTr="00E33E2E">
        <w:trPr>
          <w:jc w:val="center"/>
        </w:trPr>
        <w:tc>
          <w:tcPr>
            <w:tcW w:w="1055" w:type="dxa"/>
          </w:tcPr>
          <w:p w14:paraId="5C2F2145" w14:textId="77777777" w:rsidR="004C1CCB" w:rsidRDefault="004C1CCB" w:rsidP="00E33E2E">
            <w:pPr>
              <w:pStyle w:val="squish"/>
            </w:pPr>
            <w:r>
              <w:t>Girder 5</w:t>
            </w:r>
          </w:p>
        </w:tc>
        <w:tc>
          <w:tcPr>
            <w:tcW w:w="1201" w:type="dxa"/>
          </w:tcPr>
          <w:p w14:paraId="171C3720" w14:textId="77777777" w:rsidR="004C1CCB" w:rsidRDefault="004C1CCB" w:rsidP="00E33E2E">
            <w:pPr>
              <w:pStyle w:val="squish"/>
              <w:jc w:val="center"/>
            </w:pPr>
            <w:r>
              <w:t>1.86</w:t>
            </w:r>
          </w:p>
        </w:tc>
        <w:tc>
          <w:tcPr>
            <w:tcW w:w="1126" w:type="dxa"/>
          </w:tcPr>
          <w:p w14:paraId="307B7F0C" w14:textId="77777777" w:rsidR="004C1CCB" w:rsidRDefault="004C1CCB" w:rsidP="00E33E2E">
            <w:pPr>
              <w:pStyle w:val="squish"/>
              <w:jc w:val="center"/>
            </w:pPr>
            <w:r>
              <w:t>1.98</w:t>
            </w:r>
          </w:p>
        </w:tc>
        <w:tc>
          <w:tcPr>
            <w:tcW w:w="1201" w:type="dxa"/>
          </w:tcPr>
          <w:p w14:paraId="0CC5C096" w14:textId="77777777" w:rsidR="004C1CCB" w:rsidRDefault="00E33E2E" w:rsidP="00E33E2E">
            <w:pPr>
              <w:pStyle w:val="squish"/>
              <w:jc w:val="center"/>
            </w:pPr>
            <w:r>
              <w:t>1.41</w:t>
            </w:r>
          </w:p>
        </w:tc>
        <w:tc>
          <w:tcPr>
            <w:tcW w:w="1126" w:type="dxa"/>
          </w:tcPr>
          <w:p w14:paraId="1979EA13" w14:textId="77777777" w:rsidR="004C1CCB" w:rsidRDefault="00E33E2E" w:rsidP="00E33E2E">
            <w:pPr>
              <w:pStyle w:val="squish"/>
              <w:jc w:val="center"/>
            </w:pPr>
            <w:r>
              <w:t>1.50</w:t>
            </w:r>
          </w:p>
        </w:tc>
      </w:tr>
    </w:tbl>
    <w:p w14:paraId="58FAFA47" w14:textId="77777777" w:rsidR="004C1CCB" w:rsidRDefault="004C1CCB" w:rsidP="000A28B8"/>
    <w:p w14:paraId="2F6056FA" w14:textId="77777777" w:rsidR="00166DBE" w:rsidRDefault="00166DBE" w:rsidP="000A28B8"/>
    <w:p w14:paraId="1DF57EDA" w14:textId="77777777" w:rsidR="00770168" w:rsidRPr="00770168" w:rsidRDefault="00916750" w:rsidP="00770168">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w:t>
      </w:r>
      <w:r w:rsidR="006B797F">
        <w:t xml:space="preserve"> (material properties, element connectivity, etc.)</w:t>
      </w:r>
      <w:r>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sectPr w:rsidR="00770168" w:rsidRPr="00770168" w:rsidSect="00ED3428">
      <w:pgSz w:w="12240" w:h="15840"/>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Franklin Moon" w:date="2019-03-04T08:18:00Z" w:initials="FM">
    <w:p w14:paraId="7BFD05BB" w14:textId="77777777" w:rsidR="0039233E" w:rsidRDefault="0039233E">
      <w:pPr>
        <w:pStyle w:val="CommentText"/>
      </w:pPr>
      <w:r>
        <w:rPr>
          <w:rStyle w:val="CommentReference"/>
        </w:rPr>
        <w:annotationRef/>
      </w:r>
      <w:r>
        <w:t xml:space="preserve">Should start with a broader statement about a societal challenge to show the relevance of the study. </w:t>
      </w:r>
    </w:p>
  </w:comment>
  <w:comment w:id="6" w:author="Franklin Moon" w:date="2019-03-04T08:17:00Z" w:initials="FM">
    <w:p w14:paraId="34D1D590" w14:textId="44C414E4" w:rsidR="0039233E" w:rsidRDefault="0039233E">
      <w:pPr>
        <w:pStyle w:val="CommentText"/>
      </w:pPr>
      <w:r>
        <w:rPr>
          <w:rStyle w:val="CommentReference"/>
        </w:rPr>
        <w:annotationRef/>
      </w:r>
      <w:r>
        <w:t xml:space="preserve">No personal pronouns, you need to scrub this of I, we, our, etc. Word will flag it as the “passive voice” but that is the standard for technical publications.  </w:t>
      </w:r>
    </w:p>
  </w:comment>
  <w:comment w:id="7" w:author="Franklin Moon" w:date="2019-03-04T08:20:00Z" w:initials="FM">
    <w:p w14:paraId="70FACE40" w14:textId="77777777" w:rsidR="0039233E" w:rsidRDefault="0039233E">
      <w:pPr>
        <w:pStyle w:val="CommentText"/>
      </w:pPr>
      <w:r>
        <w:rPr>
          <w:rStyle w:val="CommentReference"/>
        </w:rPr>
        <w:annotationRef/>
      </w:r>
      <w:r>
        <w:t xml:space="preserve">Here you may want to show the equation of motion – M*A+C*V+K*D = P – and then state that in many cases the acceleration and velocity terms are sufficiently small that they can be ignored. That is, static analysis (A=V=0) is </w:t>
      </w:r>
      <w:proofErr w:type="gramStart"/>
      <w:r>
        <w:t>sufficient</w:t>
      </w:r>
      <w:proofErr w:type="gramEnd"/>
      <w:r>
        <w:t xml:space="preserve">. </w:t>
      </w:r>
    </w:p>
  </w:comment>
  <w:comment w:id="8" w:author="Franklin Moon" w:date="2019-03-04T08:21:00Z" w:initials="FM">
    <w:p w14:paraId="60C75E64" w14:textId="77777777" w:rsidR="0039233E" w:rsidRDefault="0039233E">
      <w:pPr>
        <w:pStyle w:val="CommentText"/>
      </w:pPr>
      <w:r>
        <w:rPr>
          <w:rStyle w:val="CommentReference"/>
        </w:rPr>
        <w:annotationRef/>
      </w:r>
      <w:r>
        <w:t xml:space="preserve">I think you may be talking about two separate issues here. The first is whether static analysis is </w:t>
      </w:r>
      <w:proofErr w:type="gramStart"/>
      <w:r>
        <w:t>sufficient</w:t>
      </w:r>
      <w:proofErr w:type="gramEnd"/>
      <w:r>
        <w:t xml:space="preserve">. The second is whether basing the analysis on undeformed geometry is </w:t>
      </w:r>
      <w:proofErr w:type="gramStart"/>
      <w:r>
        <w:t>sufficient</w:t>
      </w:r>
      <w:proofErr w:type="gramEnd"/>
      <w:r>
        <w:t xml:space="preserve">. When you update the geometry during an analysis, it is referred to as nonlinear geometric analysis.  </w:t>
      </w:r>
    </w:p>
  </w:comment>
  <w:comment w:id="9" w:author="John Braley" w:date="2019-03-05T12:57:00Z" w:initials="JB">
    <w:p w14:paraId="1B727243" w14:textId="2B8753CC" w:rsidR="00DF10BB" w:rsidRDefault="00DF10BB">
      <w:pPr>
        <w:pStyle w:val="CommentText"/>
      </w:pPr>
      <w:r>
        <w:rPr>
          <w:rStyle w:val="CommentReference"/>
        </w:rPr>
        <w:annotationRef/>
      </w:r>
      <w:r>
        <w:t xml:space="preserve">Just providing example of scenario when </w:t>
      </w:r>
      <w:r w:rsidR="006A646E">
        <w:t>A&amp;V=/0.</w:t>
      </w:r>
    </w:p>
  </w:comment>
  <w:comment w:id="10" w:author="Franklin Moon" w:date="2019-03-04T08:23:00Z" w:initials="FM">
    <w:p w14:paraId="5B7D06F5" w14:textId="77777777" w:rsidR="0039233E" w:rsidRDefault="0039233E">
      <w:pPr>
        <w:pStyle w:val="CommentText"/>
      </w:pPr>
      <w:r>
        <w:rPr>
          <w:rStyle w:val="CommentReference"/>
        </w:rPr>
        <w:annotationRef/>
      </w:r>
      <w:r>
        <w:t>Isn’t there a larger factor for joints?</w:t>
      </w:r>
    </w:p>
  </w:comment>
  <w:comment w:id="11" w:author="John Braley" w:date="2019-03-05T12:57:00Z" w:initials="JB">
    <w:p w14:paraId="01A69054" w14:textId="7E8129D4" w:rsidR="006A646E" w:rsidRDefault="006A646E">
      <w:pPr>
        <w:pStyle w:val="CommentText"/>
      </w:pPr>
      <w:r>
        <w:rPr>
          <w:rStyle w:val="CommentReference"/>
        </w:rPr>
        <w:annotationRef/>
      </w:r>
      <w:r>
        <w:t xml:space="preserve">Need to </w:t>
      </w:r>
      <w:proofErr w:type="gramStart"/>
      <w:r>
        <w:t>look into</w:t>
      </w:r>
      <w:proofErr w:type="gramEnd"/>
      <w:r>
        <w:t xml:space="preserve"> this</w:t>
      </w:r>
    </w:p>
  </w:comment>
  <w:comment w:id="12" w:author="Franklin Moon" w:date="2019-03-04T08:25:00Z" w:initials="FM">
    <w:p w14:paraId="6680BCAB" w14:textId="77777777" w:rsidR="0039233E" w:rsidRDefault="0039233E">
      <w:pPr>
        <w:pStyle w:val="CommentText"/>
      </w:pPr>
      <w:r>
        <w:rPr>
          <w:rStyle w:val="CommentReference"/>
        </w:rPr>
        <w:annotationRef/>
      </w:r>
      <w:r>
        <w:t xml:space="preserve">You may want to bring in the fact that the nature of the demands on bridges is also changing. Although these simplifying assumptions may have been fine for past live loads, the coming truck trains/platooning represent a new type of loading that must be considered. </w:t>
      </w:r>
    </w:p>
  </w:comment>
  <w:comment w:id="13" w:author="Franklin Moon" w:date="2019-03-04T08:28:00Z" w:initials="FM">
    <w:p w14:paraId="151F0412" w14:textId="4A39DC18" w:rsidR="0039233E" w:rsidRDefault="0039233E">
      <w:pPr>
        <w:pStyle w:val="CommentText"/>
      </w:pPr>
      <w:r>
        <w:rPr>
          <w:rStyle w:val="CommentReference"/>
        </w:rPr>
        <w:annotationRef/>
      </w:r>
      <w:r>
        <w:t xml:space="preserve">We need to end this chapter with a detailed listing of </w:t>
      </w:r>
      <w:proofErr w:type="gramStart"/>
      <w:r>
        <w:t>all of</w:t>
      </w:r>
      <w:proofErr w:type="gramEnd"/>
      <w:r>
        <w:t xml:space="preserve"> the primary objectives of the study as will as an outline of the thesis – small paragraphs or bullets that explain each chapter</w:t>
      </w:r>
    </w:p>
  </w:comment>
  <w:comment w:id="17" w:author="Franklin Moon" w:date="2019-03-04T08:47:00Z" w:initials="FM">
    <w:p w14:paraId="505BD347" w14:textId="77777777" w:rsidR="0039233E" w:rsidRDefault="0039233E">
      <w:pPr>
        <w:pStyle w:val="CommentText"/>
      </w:pPr>
      <w:r>
        <w:rPr>
          <w:rStyle w:val="CommentReference"/>
        </w:rPr>
        <w:annotationRef/>
      </w:r>
      <w:r>
        <w:t xml:space="preserve">You need to be very clear up front as to what the specific objectives of the study were. Then you can provide an overview of the strategy employed – crawl-walk-run – simply monitoring to identify general amplification, FE modeling, structure only monitoring, FE model calibration, structure-vehicle monitoring. Once this is done, then you can start to describe the actual bridge, etc. </w:t>
      </w:r>
    </w:p>
    <w:p w14:paraId="40E437F6" w14:textId="77777777" w:rsidR="0039233E" w:rsidRDefault="0039233E">
      <w:pPr>
        <w:pStyle w:val="CommentText"/>
      </w:pPr>
    </w:p>
    <w:p w14:paraId="2965D9CB" w14:textId="78CAF187" w:rsidR="0039233E" w:rsidRDefault="0039233E">
      <w:pPr>
        <w:pStyle w:val="CommentText"/>
      </w:pPr>
      <w:r>
        <w:t>I would see if you can follow the St-Id framework – first conceptualization, etc. (bridge overview, past inspections, condition, etc.), FE modeling, then he experimental studies…</w:t>
      </w:r>
    </w:p>
  </w:comment>
  <w:comment w:id="20" w:author="Franklin Moon" w:date="2019-03-04T08:30:00Z" w:initials="FM">
    <w:p w14:paraId="28BD66CD" w14:textId="2F711B54" w:rsidR="0039233E" w:rsidRDefault="0039233E">
      <w:pPr>
        <w:pStyle w:val="CommentText"/>
      </w:pPr>
      <w:r>
        <w:rPr>
          <w:rStyle w:val="CommentReference"/>
        </w:rPr>
        <w:annotationRef/>
      </w:r>
      <w:r>
        <w:t>I think this needs to be 140 ft. 0 in. – you may also want to add SI units in parenthesis afterwards</w:t>
      </w:r>
    </w:p>
  </w:comment>
  <w:comment w:id="22" w:author="Franklin Moon" w:date="2019-03-04T08:45:00Z" w:initials="FM">
    <w:p w14:paraId="5C82F3FD" w14:textId="4D113D34" w:rsidR="0039233E" w:rsidRDefault="0039233E">
      <w:pPr>
        <w:pStyle w:val="CommentText"/>
      </w:pPr>
      <w:r>
        <w:rPr>
          <w:rStyle w:val="CommentReference"/>
        </w:rPr>
        <w:annotationRef/>
      </w:r>
      <w:r>
        <w:t xml:space="preserve">Here I think we should </w:t>
      </w:r>
      <w:proofErr w:type="gramStart"/>
      <w:r>
        <w:t>refer back</w:t>
      </w:r>
      <w:proofErr w:type="gramEnd"/>
      <w:r>
        <w:t xml:space="preserve"> to the objectives of this field study and then develop a series of detailed objectives for the instrumentation. Once that is done you can discuss the FE modeling used to support the instrumentation design, and then ultimately the final instrumentation plan – with a summary of what each sensor type/location is intended to inform. </w:t>
      </w:r>
    </w:p>
  </w:comment>
  <w:comment w:id="23" w:author="Franklin Moon" w:date="2019-03-04T08:50:00Z" w:initials="FM">
    <w:p w14:paraId="2F96F327" w14:textId="690AEFD2" w:rsidR="0039233E" w:rsidRDefault="0039233E">
      <w:pPr>
        <w:pStyle w:val="CommentText"/>
      </w:pPr>
      <w:r>
        <w:rPr>
          <w:rStyle w:val="CommentReference"/>
        </w:rPr>
        <w:annotationRef/>
      </w:r>
      <w:r>
        <w:t xml:space="preserve">You need a lot more detail here. </w:t>
      </w:r>
      <w:proofErr w:type="spellStart"/>
      <w:r>
        <w:t>Sesnor</w:t>
      </w:r>
      <w:proofErr w:type="spellEnd"/>
      <w:r>
        <w:t xml:space="preserve"> type/specifications, DAQ specifications, sampling rate, duration of test, weather, etc. </w:t>
      </w:r>
    </w:p>
  </w:comment>
  <w:comment w:id="24" w:author="John Braley" w:date="2019-03-05T13:00:00Z" w:initials="JB">
    <w:p w14:paraId="3C2EA247" w14:textId="31D56143" w:rsidR="006A646E" w:rsidRDefault="006A646E">
      <w:pPr>
        <w:pStyle w:val="CommentText"/>
      </w:pPr>
      <w:r>
        <w:rPr>
          <w:rStyle w:val="CommentReference"/>
        </w:rPr>
        <w:annotationRef/>
      </w:r>
      <w:r>
        <w:t>Okay.</w:t>
      </w:r>
    </w:p>
  </w:comment>
  <w:comment w:id="26" w:author="Franklin Moon" w:date="2019-03-04T08:50:00Z" w:initials="FM">
    <w:p w14:paraId="639F28DF" w14:textId="66F58766" w:rsidR="0039233E" w:rsidRDefault="0039233E">
      <w:pPr>
        <w:pStyle w:val="CommentText"/>
      </w:pPr>
      <w:r>
        <w:rPr>
          <w:rStyle w:val="CommentReference"/>
        </w:rPr>
        <w:annotationRef/>
      </w:r>
      <w:r>
        <w:t>Need units on the y-axis</w:t>
      </w:r>
    </w:p>
  </w:comment>
  <w:comment w:id="27" w:author="John Braley" w:date="2019-03-05T13:03:00Z" w:initials="JB">
    <w:p w14:paraId="62010424" w14:textId="3C8C6447" w:rsidR="006A646E" w:rsidRDefault="006A646E">
      <w:pPr>
        <w:pStyle w:val="CommentText"/>
      </w:pPr>
      <w:r>
        <w:rPr>
          <w:rStyle w:val="CommentReference"/>
        </w:rPr>
        <w:annotationRef/>
      </w:r>
      <w:r>
        <w:t>Table formatting will be adjusted in final doc</w:t>
      </w:r>
    </w:p>
  </w:comment>
  <w:comment w:id="28" w:author="Franklin Moon" w:date="2019-03-04T08:51:00Z" w:initials="FM">
    <w:p w14:paraId="74583C6D" w14:textId="0BFFFD28" w:rsidR="0039233E" w:rsidRDefault="0039233E">
      <w:pPr>
        <w:pStyle w:val="CommentText"/>
      </w:pPr>
      <w:r>
        <w:rPr>
          <w:rStyle w:val="CommentReference"/>
        </w:rPr>
        <w:annotationRef/>
      </w:r>
      <w:r>
        <w:t xml:space="preserve">We need to be careful here not to turn this into a report to PennDOT. It is fine to say what their interest is in this study, but </w:t>
      </w:r>
      <w:proofErr w:type="gramStart"/>
      <w:r>
        <w:t>ultimately</w:t>
      </w:r>
      <w:proofErr w:type="gramEnd"/>
      <w:r>
        <w:t xml:space="preserve"> we should focus on the broader objectives of your research. For example, vertical direction is not of interest because that why motorist complain, it is of interest because that is the direct that the bridge is most vulnerable to live loads. The fact that motorist </w:t>
      </w:r>
      <w:proofErr w:type="gramStart"/>
      <w:r>
        <w:t>are</w:t>
      </w:r>
      <w:proofErr w:type="gramEnd"/>
      <w:r>
        <w:t xml:space="preserve"> complaining is simply an indication that this bridge is experiencing large amplifications and thus is a good bridge to study. </w:t>
      </w:r>
    </w:p>
  </w:comment>
  <w:comment w:id="29" w:author="John Braley" w:date="2019-03-05T13:04:00Z" w:initials="JB">
    <w:p w14:paraId="70EFD4C7" w14:textId="26674A7F" w:rsidR="006A646E" w:rsidRDefault="006A646E">
      <w:pPr>
        <w:pStyle w:val="CommentText"/>
      </w:pPr>
      <w:r>
        <w:rPr>
          <w:rStyle w:val="CommentReference"/>
        </w:rPr>
        <w:annotationRef/>
      </w:r>
      <w:r>
        <w:t>Okay. Less history, more structured.</w:t>
      </w:r>
    </w:p>
  </w:comment>
  <w:comment w:id="32" w:author="Franklin Moon" w:date="2019-03-04T08:56:00Z" w:initials="FM">
    <w:p w14:paraId="128FEB3C" w14:textId="4068BDB5" w:rsidR="0039233E" w:rsidRDefault="0039233E">
      <w:pPr>
        <w:pStyle w:val="CommentText"/>
      </w:pPr>
      <w:r>
        <w:rPr>
          <w:rStyle w:val="CommentReference"/>
        </w:rPr>
        <w:annotationRef/>
      </w:r>
      <w:r>
        <w:t xml:space="preserve">If you discuss FE model construction and simulation </w:t>
      </w:r>
      <w:proofErr w:type="gramStart"/>
      <w:r>
        <w:t>earlier</w:t>
      </w:r>
      <w:proofErr w:type="gramEnd"/>
      <w:r>
        <w:t xml:space="preserve"> you could refer back to it here. I think you need to show both the shapes of the modes you’re trying to capture as well as their frequencies. </w:t>
      </w:r>
    </w:p>
  </w:comment>
  <w:comment w:id="33" w:author="John Braley" w:date="2019-03-05T13:06:00Z" w:initials="JB">
    <w:p w14:paraId="63A1B5F6" w14:textId="2C6D4208" w:rsidR="006A646E" w:rsidRDefault="006A646E">
      <w:pPr>
        <w:pStyle w:val="CommentText"/>
      </w:pPr>
      <w:r>
        <w:rPr>
          <w:rStyle w:val="CommentReference"/>
        </w:rPr>
        <w:annotationRef/>
      </w:r>
      <w:r>
        <w:t xml:space="preserve">Should I do a whole explanation of </w:t>
      </w:r>
      <w:r w:rsidR="00965786">
        <w:t xml:space="preserve">nodal lines, targeting parameters with shape curvature. </w:t>
      </w:r>
    </w:p>
  </w:comment>
  <w:comment w:id="34" w:author="Franklin Moon" w:date="2019-03-04T09:00:00Z" w:initials="FM">
    <w:p w14:paraId="66649369" w14:textId="548DBC1B" w:rsidR="0039233E" w:rsidRDefault="0039233E">
      <w:pPr>
        <w:pStyle w:val="CommentText"/>
      </w:pPr>
      <w:r>
        <w:rPr>
          <w:rStyle w:val="CommentReference"/>
        </w:rPr>
        <w:annotationRef/>
      </w:r>
      <w:r>
        <w:t xml:space="preserve">Can you say something about mass participation as well? If you present the FE model results </w:t>
      </w:r>
      <w:proofErr w:type="gramStart"/>
      <w:r>
        <w:t>earlier</w:t>
      </w:r>
      <w:proofErr w:type="gramEnd"/>
      <w:r>
        <w:t xml:space="preserve"> you could show that 95% (I guessing) of the bridge’s mass participates in the first 2 or 3 modes. </w:t>
      </w:r>
    </w:p>
  </w:comment>
  <w:comment w:id="35" w:author="Franklin Moon" w:date="2019-03-04T09:01:00Z" w:initials="FM">
    <w:p w14:paraId="5C763E62" w14:textId="5B190528" w:rsidR="0039233E" w:rsidRDefault="0039233E">
      <w:pPr>
        <w:pStyle w:val="CommentText"/>
      </w:pPr>
      <w:r>
        <w:rPr>
          <w:rStyle w:val="CommentReference"/>
        </w:rPr>
        <w:annotationRef/>
      </w:r>
      <w:r>
        <w:t>Any justification for these decisions? Are there references you relied upon or did you do a sensitivity study?</w:t>
      </w:r>
    </w:p>
  </w:comment>
  <w:comment w:id="36" w:author="John Braley" w:date="2019-03-05T13:09:00Z" w:initials="JB">
    <w:p w14:paraId="768B03F8" w14:textId="53C207FB" w:rsidR="00965786" w:rsidRDefault="00965786">
      <w:pPr>
        <w:pStyle w:val="CommentText"/>
      </w:pPr>
      <w:r>
        <w:rPr>
          <w:rStyle w:val="CommentReference"/>
        </w:rPr>
        <w:annotationRef/>
      </w:r>
      <w:r>
        <w:t xml:space="preserve">Mostly just by knowing what frequency content I wanted to filter out and looking at the frequency response plot. </w:t>
      </w:r>
      <w:proofErr w:type="gramStart"/>
      <w:r>
        <w:t>Also</w:t>
      </w:r>
      <w:proofErr w:type="gramEnd"/>
      <w:r>
        <w:t xml:space="preserve"> some </w:t>
      </w:r>
      <w:proofErr w:type="spellStart"/>
      <w:r>
        <w:t>matlab</w:t>
      </w:r>
      <w:proofErr w:type="spellEnd"/>
      <w:r>
        <w:t xml:space="preserve"> examples helped with the appropriate value of </w:t>
      </w:r>
      <w:proofErr w:type="spellStart"/>
      <w:r>
        <w:t>stob</w:t>
      </w:r>
      <w:proofErr w:type="spellEnd"/>
      <w:r>
        <w:t>-band-attenuation. This is all kind of conceptual anyway</w:t>
      </w:r>
    </w:p>
  </w:comment>
  <w:comment w:id="37" w:author="Franklin Moon" w:date="2019-03-04T09:12:00Z" w:initials="FM">
    <w:p w14:paraId="71092C0D" w14:textId="7520BBCE" w:rsidR="0039233E" w:rsidRDefault="0039233E">
      <w:pPr>
        <w:pStyle w:val="CommentText"/>
      </w:pPr>
      <w:r>
        <w:rPr>
          <w:rStyle w:val="CommentReference"/>
        </w:rPr>
        <w:annotationRef/>
      </w:r>
      <w:r>
        <w:t xml:space="preserve">Could you also show a </w:t>
      </w:r>
      <w:proofErr w:type="spellStart"/>
      <w:r>
        <w:t>historgram</w:t>
      </w:r>
      <w:proofErr w:type="spellEnd"/>
      <w:r>
        <w:t xml:space="preserve"> with the number of events between say 10-15% g, 15-20% g, and &gt; 20%g?</w:t>
      </w:r>
    </w:p>
  </w:comment>
  <w:comment w:id="38" w:author="Franklin Moon" w:date="2019-03-04T09:13:00Z" w:initials="FM">
    <w:p w14:paraId="03D1B278" w14:textId="40E0D600" w:rsidR="0039233E" w:rsidRDefault="0039233E">
      <w:pPr>
        <w:pStyle w:val="CommentText"/>
      </w:pPr>
      <w:r>
        <w:rPr>
          <w:rStyle w:val="CommentReference"/>
        </w:rPr>
        <w:annotationRef/>
      </w:r>
      <w:r>
        <w:t>Why was this used? References?</w:t>
      </w:r>
    </w:p>
  </w:comment>
  <w:comment w:id="39" w:author="John Braley" w:date="2019-03-05T13:13:00Z" w:initials="JB">
    <w:p w14:paraId="55B9070B" w14:textId="1A0FA1DD" w:rsidR="00965786" w:rsidRDefault="00965786">
      <w:pPr>
        <w:pStyle w:val="CommentText"/>
      </w:pPr>
      <w:r>
        <w:rPr>
          <w:rStyle w:val="CommentReference"/>
        </w:rPr>
        <w:annotationRef/>
      </w:r>
      <w:r>
        <w:t xml:space="preserve">I guess I </w:t>
      </w:r>
      <w:proofErr w:type="gramStart"/>
      <w:r>
        <w:t>have to</w:t>
      </w:r>
      <w:proofErr w:type="gramEnd"/>
      <w:r>
        <w:t xml:space="preserve"> find more formal reasons, prior experience is the real reason.</w:t>
      </w:r>
    </w:p>
  </w:comment>
  <w:comment w:id="40" w:author="Franklin Moon" w:date="2019-03-04T09:14:00Z" w:initials="FM">
    <w:p w14:paraId="0C7E9D63" w14:textId="06FDDF92" w:rsidR="0039233E" w:rsidRDefault="0039233E">
      <w:pPr>
        <w:pStyle w:val="CommentText"/>
      </w:pPr>
      <w:r>
        <w:rPr>
          <w:rStyle w:val="CommentReference"/>
        </w:rPr>
        <w:annotationRef/>
      </w:r>
      <w:r>
        <w:t>Under operating traffic</w:t>
      </w:r>
    </w:p>
  </w:comment>
  <w:comment w:id="41" w:author="Franklin Moon" w:date="2019-03-04T09:14:00Z" w:initials="FM">
    <w:p w14:paraId="54769BEF" w14:textId="673B4986" w:rsidR="0039233E" w:rsidRDefault="0039233E">
      <w:pPr>
        <w:pStyle w:val="CommentText"/>
      </w:pPr>
      <w:r>
        <w:rPr>
          <w:rStyle w:val="CommentReference"/>
        </w:rPr>
        <w:annotationRef/>
      </w:r>
      <w:r>
        <w:t xml:space="preserve">What are the assumptions associated with the simply analysis? Can you do a little side study and literature review to show how accurate or potentially misleading this </w:t>
      </w:r>
      <w:proofErr w:type="spellStart"/>
      <w:r>
        <w:t>nalysis</w:t>
      </w:r>
      <w:proofErr w:type="spellEnd"/>
      <w:r>
        <w:t xml:space="preserve"> is?</w:t>
      </w:r>
    </w:p>
  </w:comment>
  <w:comment w:id="42" w:author="John Braley" w:date="2019-03-05T13:17:00Z" w:initials="JB">
    <w:p w14:paraId="27D267D7" w14:textId="02C3E23B" w:rsidR="009850D8" w:rsidRDefault="009850D8">
      <w:pPr>
        <w:pStyle w:val="CommentText"/>
      </w:pPr>
      <w:r>
        <w:rPr>
          <w:rStyle w:val="CommentReference"/>
        </w:rPr>
        <w:annotationRef/>
      </w:r>
      <w:r>
        <w:t xml:space="preserve">Yes. Also, I don’t think it’s very accurate, but this is still more of circumstantial evidence (i.e. stretching the data capabilities). </w:t>
      </w:r>
    </w:p>
  </w:comment>
  <w:comment w:id="43" w:author="Franklin Moon" w:date="2019-03-04T09:16:00Z" w:initials="FM">
    <w:p w14:paraId="7E9D7873" w14:textId="4EED26EC" w:rsidR="0039233E" w:rsidRDefault="0039233E">
      <w:pPr>
        <w:pStyle w:val="CommentText"/>
      </w:pPr>
      <w:r>
        <w:rPr>
          <w:rStyle w:val="CommentReference"/>
        </w:rPr>
        <w:annotationRef/>
      </w:r>
      <w:r>
        <w:t xml:space="preserve">Again, I think this is a secondary issue, but it is certainly worth including. However, I think we probably need to do a more thorough job with this topic. Maybe make it a separate section and provide additional criteria beyond the one from 1931. </w:t>
      </w:r>
    </w:p>
  </w:comment>
  <w:comment w:id="44" w:author="John Braley" w:date="2019-03-05T13:19:00Z" w:initials="JB">
    <w:p w14:paraId="2FCAA00A" w14:textId="406D6B88" w:rsidR="009850D8" w:rsidRDefault="009850D8">
      <w:pPr>
        <w:pStyle w:val="CommentText"/>
      </w:pPr>
      <w:r>
        <w:rPr>
          <w:rStyle w:val="CommentReference"/>
        </w:rPr>
        <w:annotationRef/>
      </w:r>
      <w:r>
        <w:t xml:space="preserve">Okay; a separate (secondary) objective. Although I’m not sure it’s </w:t>
      </w:r>
      <w:proofErr w:type="gramStart"/>
      <w:r>
        <w:t>really worth it</w:t>
      </w:r>
      <w:proofErr w:type="gramEnd"/>
      <w:r>
        <w:t xml:space="preserve">. </w:t>
      </w:r>
    </w:p>
  </w:comment>
  <w:comment w:id="45" w:author="Franklin Moon" w:date="2019-03-04T09:17:00Z" w:initials="FM">
    <w:p w14:paraId="7AFB06B2" w14:textId="483E6741" w:rsidR="0039233E" w:rsidRDefault="0039233E">
      <w:pPr>
        <w:pStyle w:val="CommentText"/>
      </w:pPr>
      <w:r>
        <w:rPr>
          <w:rStyle w:val="CommentReference"/>
        </w:rPr>
        <w:annotationRef/>
      </w:r>
      <w:r>
        <w:t xml:space="preserve">Why was this used? How does it work? This section needs to be expanded quite a bit. Can you </w:t>
      </w:r>
      <w:proofErr w:type="gramStart"/>
      <w:r>
        <w:t>take a look</w:t>
      </w:r>
      <w:proofErr w:type="gramEnd"/>
      <w:r>
        <w:t xml:space="preserve"> John’s thesis to get an idea of the type of details you need to include?</w:t>
      </w:r>
    </w:p>
  </w:comment>
  <w:comment w:id="46" w:author="John Braley" w:date="2019-03-05T13:20:00Z" w:initials="JB">
    <w:p w14:paraId="40C327F5" w14:textId="21D47107" w:rsidR="009850D8" w:rsidRDefault="009850D8">
      <w:pPr>
        <w:pStyle w:val="CommentText"/>
      </w:pPr>
      <w:r>
        <w:rPr>
          <w:rStyle w:val="CommentReference"/>
        </w:rPr>
        <w:annotationRef/>
      </w:r>
      <w:r>
        <w:t xml:space="preserve">Yes. Also, modal parameter estimation was really done using </w:t>
      </w:r>
      <w:proofErr w:type="spellStart"/>
      <w:r>
        <w:t>DeVitis</w:t>
      </w:r>
      <w:proofErr w:type="spellEnd"/>
      <w:r>
        <w:t>’ software, do I repeat his thesis?</w:t>
      </w:r>
    </w:p>
  </w:comment>
  <w:comment w:id="47" w:author="Franklin Moon" w:date="2019-03-04T09:20:00Z" w:initials="FM">
    <w:p w14:paraId="05FA7542" w14:textId="7153B802" w:rsidR="0039233E" w:rsidRDefault="0039233E">
      <w:pPr>
        <w:pStyle w:val="CommentText"/>
      </w:pPr>
      <w:r>
        <w:rPr>
          <w:rStyle w:val="CommentReference"/>
        </w:rPr>
        <w:annotationRef/>
      </w:r>
      <w:r>
        <w:t>What are the assumptions associated with this analysis? Can you do a side study and literature review to show how they may or may not always be reliable?</w:t>
      </w:r>
    </w:p>
  </w:comment>
  <w:comment w:id="48" w:author="John Braley" w:date="2019-03-05T13:25:00Z" w:initials="JB">
    <w:p w14:paraId="4AB17E09" w14:textId="04E30139" w:rsidR="009850D8" w:rsidRDefault="009850D8">
      <w:pPr>
        <w:pStyle w:val="CommentText"/>
      </w:pPr>
      <w:r>
        <w:rPr>
          <w:rStyle w:val="CommentReference"/>
        </w:rPr>
        <w:annotationRef/>
      </w:r>
      <w:r>
        <w:t>yes</w:t>
      </w:r>
    </w:p>
  </w:comment>
  <w:comment w:id="49" w:author="Franklin Moon" w:date="2019-03-04T09:23:00Z" w:initials="FM">
    <w:p w14:paraId="68807491" w14:textId="5452BE78" w:rsidR="0039233E" w:rsidRDefault="0039233E">
      <w:pPr>
        <w:pStyle w:val="CommentText"/>
      </w:pPr>
      <w:r>
        <w:rPr>
          <w:rStyle w:val="CommentReference"/>
        </w:rPr>
        <w:annotationRef/>
      </w:r>
      <w:r>
        <w:t>Can you also compare this against the FE analysis and maybe a single-line girder model? For example, assume that the amplification is 1.0, what would the design truck weight have to be? How does the conservatism associated with the SLG model help compensate for the unconservative impact factor?</w:t>
      </w:r>
    </w:p>
  </w:comment>
  <w:comment w:id="50" w:author="John Braley" w:date="2019-03-04T09:51:00Z" w:initials="JB">
    <w:p w14:paraId="31F389BD" w14:textId="128B2C0A" w:rsidR="0039233E" w:rsidRDefault="0039233E">
      <w:pPr>
        <w:pStyle w:val="CommentText"/>
      </w:pPr>
      <w:r>
        <w:rPr>
          <w:rStyle w:val="CommentReference"/>
        </w:rPr>
        <w:annotationRef/>
      </w:r>
      <w:r w:rsidR="009850D8">
        <w:t xml:space="preserve">Truck weight </w:t>
      </w:r>
      <w:proofErr w:type="gramStart"/>
      <w:r w:rsidR="009850D8">
        <w:t>have to</w:t>
      </w:r>
      <w:proofErr w:type="gramEnd"/>
      <w:r w:rsidR="009850D8">
        <w:t xml:space="preserve"> be for what? </w:t>
      </w:r>
      <w:r w:rsidR="00952961">
        <w:t xml:space="preserve">I can compare design </w:t>
      </w:r>
      <w:proofErr w:type="spellStart"/>
      <w:r w:rsidR="00952961">
        <w:t>slg</w:t>
      </w:r>
      <w:proofErr w:type="spellEnd"/>
      <w:r w:rsidR="00952961">
        <w:t xml:space="preserve">, and </w:t>
      </w:r>
      <w:proofErr w:type="spellStart"/>
      <w:r w:rsidR="00952961">
        <w:t>fe</w:t>
      </w:r>
      <w:proofErr w:type="spellEnd"/>
      <w:r w:rsidR="00952961">
        <w:t xml:space="preserve"> strain to demonstrate conservatism</w:t>
      </w:r>
    </w:p>
  </w:comment>
  <w:comment w:id="51" w:author="Franklin Moon" w:date="2019-03-04T09:25:00Z" w:initials="FM">
    <w:p w14:paraId="0561F237" w14:textId="6A6AC089" w:rsidR="0039233E" w:rsidRDefault="0039233E">
      <w:pPr>
        <w:pStyle w:val="CommentText"/>
      </w:pPr>
      <w:r>
        <w:rPr>
          <w:rStyle w:val="CommentReference"/>
        </w:rPr>
        <w:annotationRef/>
      </w:r>
      <w:r>
        <w:t>Here I think a figure could help</w:t>
      </w:r>
    </w:p>
  </w:comment>
  <w:comment w:id="52" w:author="John Braley" w:date="2019-03-05T13:29:00Z" w:initials="JB">
    <w:p w14:paraId="002533AF" w14:textId="71175E2E" w:rsidR="00952961" w:rsidRDefault="00952961">
      <w:pPr>
        <w:pStyle w:val="CommentText"/>
      </w:pPr>
      <w:r>
        <w:rPr>
          <w:rStyle w:val="CommentReference"/>
        </w:rPr>
        <w:annotationRef/>
      </w:r>
      <w:r>
        <w:t>Sure, the deformation shape. But figure of the strain extrapolation?</w:t>
      </w:r>
    </w:p>
  </w:comment>
  <w:comment w:id="53" w:author="Franklin Moon" w:date="2019-03-04T09:26:00Z" w:initials="FM">
    <w:p w14:paraId="1C694919" w14:textId="4AA78076" w:rsidR="0039233E" w:rsidRDefault="0039233E">
      <w:pPr>
        <w:pStyle w:val="CommentText"/>
      </w:pPr>
      <w:r>
        <w:rPr>
          <w:rStyle w:val="CommentReference"/>
        </w:rPr>
        <w:annotationRef/>
      </w:r>
      <w:r>
        <w:t xml:space="preserve">The model should be described earlier, especially including why the model resolution/form was selected and what it could tell us about the instrumentation plan. </w:t>
      </w:r>
    </w:p>
  </w:comment>
  <w:comment w:id="54" w:author="Franklin Moon" w:date="2019-03-04T09:27:00Z" w:initials="FM">
    <w:p w14:paraId="61BB8683" w14:textId="780C86CB" w:rsidR="0039233E" w:rsidRDefault="0039233E">
      <w:pPr>
        <w:pStyle w:val="CommentText"/>
      </w:pPr>
      <w:r>
        <w:rPr>
          <w:rStyle w:val="CommentReference"/>
        </w:rPr>
        <w:annotationRef/>
      </w:r>
      <w:r>
        <w:t xml:space="preserve">Need more detail here. What was the objective function, why was it selected, etc., etc. </w:t>
      </w:r>
    </w:p>
  </w:comment>
  <w:comment w:id="55" w:author="John Braley" w:date="2019-03-05T13:38:00Z" w:initials="JB">
    <w:p w14:paraId="5BDFB0D5" w14:textId="67779A20" w:rsidR="00E71900" w:rsidRDefault="00E71900">
      <w:pPr>
        <w:pStyle w:val="CommentText"/>
      </w:pPr>
      <w:r>
        <w:rPr>
          <w:rStyle w:val="CommentReference"/>
        </w:rPr>
        <w:annotationRef/>
      </w:r>
      <w:r>
        <w:t xml:space="preserve">This is a strange case, where a strict objective function isn’t adequate. The shapes are so repeated, they jump around easily. Comparison of modes can </w:t>
      </w:r>
      <w:proofErr w:type="gramStart"/>
      <w:r>
        <w:t>really only</w:t>
      </w:r>
      <w:proofErr w:type="gramEnd"/>
      <w:r>
        <w:t xml:space="preserve"> be done manually. However, in general the objective function is to minimize the difference between mode shape frequencies for modes that reveal the distribution of mass and stiffness of the structure. But you take what you can get. </w:t>
      </w:r>
      <w:bookmarkStart w:id="56" w:name="_GoBack"/>
      <w:bookmarkEnd w:id="56"/>
    </w:p>
  </w:comment>
  <w:comment w:id="57" w:author="Franklin Moon" w:date="2019-03-04T09:28:00Z" w:initials="FM">
    <w:p w14:paraId="139C0186" w14:textId="42224E3D" w:rsidR="0039233E" w:rsidRDefault="0039233E">
      <w:pPr>
        <w:pStyle w:val="CommentText"/>
      </w:pPr>
      <w:r>
        <w:rPr>
          <w:rStyle w:val="CommentReference"/>
        </w:rPr>
        <w:annotationRef/>
      </w:r>
      <w:r>
        <w:t>We need to quantify this</w:t>
      </w:r>
    </w:p>
  </w:comment>
  <w:comment w:id="58" w:author="John Braley" w:date="2019-03-05T13:31:00Z" w:initials="JB">
    <w:p w14:paraId="2884F1E4" w14:textId="6F95ADA7" w:rsidR="00952961" w:rsidRDefault="00952961">
      <w:pPr>
        <w:pStyle w:val="CommentText"/>
      </w:pPr>
      <w:r>
        <w:rPr>
          <w:rStyle w:val="CommentReference"/>
        </w:rPr>
        <w:annotationRef/>
      </w:r>
      <w:r>
        <w:t xml:space="preserve">Yes. I can compare frequencies and mode shapes, but there is a certain amount of setting arbitrary (but intuitive) limits. </w:t>
      </w:r>
    </w:p>
  </w:comment>
  <w:comment w:id="59" w:author="Franklin Moon" w:date="2019-03-04T09:29:00Z" w:initials="FM">
    <w:p w14:paraId="392062B0" w14:textId="53CEC71B" w:rsidR="0039233E" w:rsidRDefault="0039233E">
      <w:pPr>
        <w:pStyle w:val="CommentText"/>
      </w:pPr>
      <w:r>
        <w:rPr>
          <w:rStyle w:val="CommentReference"/>
        </w:rPr>
        <w:annotationRef/>
      </w:r>
      <w:r>
        <w:t xml:space="preserve">Why were these parameters selected? Did you do a parametric study to show how they influence the responses/mechanisms of interest? </w:t>
      </w:r>
      <w:proofErr w:type="gramStart"/>
      <w:r>
        <w:t>Are</w:t>
      </w:r>
      <w:proofErr w:type="gramEnd"/>
      <w:r>
        <w:t xml:space="preserve"> the influence of these parameters correlated? If so, how did you address that?</w:t>
      </w:r>
    </w:p>
  </w:comment>
  <w:comment w:id="60" w:author="John Braley" w:date="2019-03-05T13:33:00Z" w:initials="JB">
    <w:p w14:paraId="5C33E424" w14:textId="0D9D0CEE" w:rsidR="00952961" w:rsidRDefault="00952961">
      <w:pPr>
        <w:pStyle w:val="CommentText"/>
      </w:pPr>
      <w:r>
        <w:rPr>
          <w:rStyle w:val="CommentReference"/>
        </w:rPr>
        <w:annotationRef/>
      </w:r>
      <w:r>
        <w:t xml:space="preserve">These were all the uncertain parameters. I do not have record of the process of calibration. I suspect it was changing a few values a few times, it I kind of lucked out. It seems a waste of time to redo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FD05BB" w15:done="0"/>
  <w15:commentEx w15:paraId="34D1D590" w15:done="0"/>
  <w15:commentEx w15:paraId="70FACE40" w15:done="0"/>
  <w15:commentEx w15:paraId="60C75E64" w15:done="0"/>
  <w15:commentEx w15:paraId="1B727243" w15:paraIdParent="60C75E64" w15:done="0"/>
  <w15:commentEx w15:paraId="5B7D06F5" w15:done="0"/>
  <w15:commentEx w15:paraId="01A69054" w15:paraIdParent="5B7D06F5" w15:done="0"/>
  <w15:commentEx w15:paraId="6680BCAB" w15:done="0"/>
  <w15:commentEx w15:paraId="151F0412" w15:done="0"/>
  <w15:commentEx w15:paraId="2965D9CB" w15:done="0"/>
  <w15:commentEx w15:paraId="28BD66CD" w15:done="0"/>
  <w15:commentEx w15:paraId="5C82F3FD" w15:done="0"/>
  <w15:commentEx w15:paraId="2F96F327" w15:done="0"/>
  <w15:commentEx w15:paraId="3C2EA247" w15:paraIdParent="2F96F327" w15:done="0"/>
  <w15:commentEx w15:paraId="639F28DF" w15:done="0"/>
  <w15:commentEx w15:paraId="62010424" w15:paraIdParent="639F28DF" w15:done="0"/>
  <w15:commentEx w15:paraId="74583C6D" w15:done="0"/>
  <w15:commentEx w15:paraId="70EFD4C7" w15:paraIdParent="74583C6D" w15:done="0"/>
  <w15:commentEx w15:paraId="128FEB3C" w15:done="0"/>
  <w15:commentEx w15:paraId="63A1B5F6" w15:paraIdParent="128FEB3C" w15:done="0"/>
  <w15:commentEx w15:paraId="66649369" w15:done="0"/>
  <w15:commentEx w15:paraId="5C763E62" w15:done="0"/>
  <w15:commentEx w15:paraId="768B03F8" w15:paraIdParent="5C763E62" w15:done="0"/>
  <w15:commentEx w15:paraId="71092C0D" w15:done="0"/>
  <w15:commentEx w15:paraId="03D1B278" w15:done="0"/>
  <w15:commentEx w15:paraId="55B9070B" w15:paraIdParent="03D1B278" w15:done="0"/>
  <w15:commentEx w15:paraId="0C7E9D63" w15:done="0"/>
  <w15:commentEx w15:paraId="54769BEF" w15:done="0"/>
  <w15:commentEx w15:paraId="27D267D7" w15:paraIdParent="54769BEF" w15:done="0"/>
  <w15:commentEx w15:paraId="7E9D7873" w15:done="0"/>
  <w15:commentEx w15:paraId="2FCAA00A" w15:paraIdParent="7E9D7873" w15:done="0"/>
  <w15:commentEx w15:paraId="7AFB06B2" w15:done="0"/>
  <w15:commentEx w15:paraId="40C327F5" w15:paraIdParent="7AFB06B2" w15:done="0"/>
  <w15:commentEx w15:paraId="05FA7542" w15:done="0"/>
  <w15:commentEx w15:paraId="4AB17E09" w15:paraIdParent="05FA7542" w15:done="0"/>
  <w15:commentEx w15:paraId="68807491" w15:done="0"/>
  <w15:commentEx w15:paraId="31F389BD" w15:paraIdParent="68807491" w15:done="0"/>
  <w15:commentEx w15:paraId="0561F237" w15:done="0"/>
  <w15:commentEx w15:paraId="002533AF" w15:paraIdParent="0561F237" w15:done="0"/>
  <w15:commentEx w15:paraId="1C694919" w15:done="0"/>
  <w15:commentEx w15:paraId="61BB8683" w15:done="0"/>
  <w15:commentEx w15:paraId="5BDFB0D5" w15:paraIdParent="61BB8683" w15:done="0"/>
  <w15:commentEx w15:paraId="139C0186" w15:done="0"/>
  <w15:commentEx w15:paraId="2884F1E4" w15:paraIdParent="139C0186" w15:done="0"/>
  <w15:commentEx w15:paraId="392062B0" w15:done="0"/>
  <w15:commentEx w15:paraId="5C33E424" w15:paraIdParent="392062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FD05BB" w16cid:durableId="20275DD2"/>
  <w16cid:commentId w16cid:paraId="34D1D590" w16cid:durableId="20275DA5"/>
  <w16cid:commentId w16cid:paraId="70FACE40" w16cid:durableId="20275E3D"/>
  <w16cid:commentId w16cid:paraId="60C75E64" w16cid:durableId="20275E99"/>
  <w16cid:commentId w16cid:paraId="1B727243" w16cid:durableId="2028F09D"/>
  <w16cid:commentId w16cid:paraId="5B7D06F5" w16cid:durableId="20275F17"/>
  <w16cid:commentId w16cid:paraId="01A69054" w16cid:durableId="2028F0C8"/>
  <w16cid:commentId w16cid:paraId="6680BCAB" w16cid:durableId="20275F7C"/>
  <w16cid:commentId w16cid:paraId="151F0412" w16cid:durableId="20276020"/>
  <w16cid:commentId w16cid:paraId="2965D9CB" w16cid:durableId="202764A2"/>
  <w16cid:commentId w16cid:paraId="28BD66CD" w16cid:durableId="202760A2"/>
  <w16cid:commentId w16cid:paraId="5C82F3FD" w16cid:durableId="20276414"/>
  <w16cid:commentId w16cid:paraId="2F96F327" w16cid:durableId="2027653E"/>
  <w16cid:commentId w16cid:paraId="3C2EA247" w16cid:durableId="2028F189"/>
  <w16cid:commentId w16cid:paraId="639F28DF" w16cid:durableId="20276573"/>
  <w16cid:commentId w16cid:paraId="62010424" w16cid:durableId="2028F227"/>
  <w16cid:commentId w16cid:paraId="74583C6D" w16cid:durableId="202765A4"/>
  <w16cid:commentId w16cid:paraId="70EFD4C7" w16cid:durableId="2028F25B"/>
  <w16cid:commentId w16cid:paraId="128FEB3C" w16cid:durableId="202766A0"/>
  <w16cid:commentId w16cid:paraId="63A1B5F6" w16cid:durableId="2028F2D6"/>
  <w16cid:commentId w16cid:paraId="66649369" w16cid:durableId="202767C1"/>
  <w16cid:commentId w16cid:paraId="5C763E62" w16cid:durableId="20276801"/>
  <w16cid:commentId w16cid:paraId="768B03F8" w16cid:durableId="2028F391"/>
  <w16cid:commentId w16cid:paraId="71092C0D" w16cid:durableId="20276A78"/>
  <w16cid:commentId w16cid:paraId="03D1B278" w16cid:durableId="20276ABC"/>
  <w16cid:commentId w16cid:paraId="55B9070B" w16cid:durableId="2028F47D"/>
  <w16cid:commentId w16cid:paraId="0C7E9D63" w16cid:durableId="20276ADB"/>
  <w16cid:commentId w16cid:paraId="54769BEF" w16cid:durableId="20276AFC"/>
  <w16cid:commentId w16cid:paraId="27D267D7" w16cid:durableId="2028F583"/>
  <w16cid:commentId w16cid:paraId="7E9D7873" w16cid:durableId="20276B50"/>
  <w16cid:commentId w16cid:paraId="2FCAA00A" w16cid:durableId="2028F5DA"/>
  <w16cid:commentId w16cid:paraId="7AFB06B2" w16cid:durableId="20276BB9"/>
  <w16cid:commentId w16cid:paraId="40C327F5" w16cid:durableId="2028F626"/>
  <w16cid:commentId w16cid:paraId="05FA7542" w16cid:durableId="20276C76"/>
  <w16cid:commentId w16cid:paraId="4AB17E09" w16cid:durableId="2028F75B"/>
  <w16cid:commentId w16cid:paraId="68807491" w16cid:durableId="20276D25"/>
  <w16cid:commentId w16cid:paraId="31F389BD" w16cid:durableId="202773B0"/>
  <w16cid:commentId w16cid:paraId="0561F237" w16cid:durableId="20276D8A"/>
  <w16cid:commentId w16cid:paraId="002533AF" w16cid:durableId="2028F83C"/>
  <w16cid:commentId w16cid:paraId="1C694919" w16cid:durableId="20276DB5"/>
  <w16cid:commentId w16cid:paraId="61BB8683" w16cid:durableId="20276E13"/>
  <w16cid:commentId w16cid:paraId="5BDFB0D5" w16cid:durableId="2028FA40"/>
  <w16cid:commentId w16cid:paraId="139C0186" w16cid:durableId="20276E47"/>
  <w16cid:commentId w16cid:paraId="2884F1E4" w16cid:durableId="2028F8A4"/>
  <w16cid:commentId w16cid:paraId="392062B0" w16cid:durableId="20276E6C"/>
  <w16cid:commentId w16cid:paraId="5C33E424" w16cid:durableId="2028F9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89BAA3" w14:textId="77777777" w:rsidR="00EA1D68" w:rsidRDefault="00EA1D68" w:rsidP="004C7F36">
      <w:pPr>
        <w:spacing w:before="0" w:line="240" w:lineRule="auto"/>
      </w:pPr>
      <w:r>
        <w:separator/>
      </w:r>
    </w:p>
  </w:endnote>
  <w:endnote w:type="continuationSeparator" w:id="0">
    <w:p w14:paraId="3470AD14" w14:textId="77777777" w:rsidR="00EA1D68" w:rsidRDefault="00EA1D68"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61228" w14:textId="77777777" w:rsidR="0039233E" w:rsidRDefault="0039233E">
    <w:pPr>
      <w:pStyle w:val="Footer"/>
      <w:jc w:val="right"/>
    </w:pPr>
  </w:p>
  <w:p w14:paraId="53E34C1E" w14:textId="77777777" w:rsidR="0039233E" w:rsidRDefault="003923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A20F0" w14:textId="77777777" w:rsidR="00EA1D68" w:rsidRDefault="00EA1D68" w:rsidP="004C7F36">
      <w:pPr>
        <w:spacing w:before="0" w:line="240" w:lineRule="auto"/>
      </w:pPr>
      <w:r>
        <w:separator/>
      </w:r>
    </w:p>
  </w:footnote>
  <w:footnote w:type="continuationSeparator" w:id="0">
    <w:p w14:paraId="29D92130" w14:textId="77777777" w:rsidR="00EA1D68" w:rsidRDefault="00EA1D68"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27828751" w14:textId="77777777" w:rsidR="0039233E" w:rsidRDefault="0039233E">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558DE772" w14:textId="77777777" w:rsidR="0039233E" w:rsidRDefault="003923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6"/>
  </w:num>
  <w:num w:numId="3">
    <w:abstractNumId w:val="17"/>
  </w:num>
  <w:num w:numId="4">
    <w:abstractNumId w:val="12"/>
  </w:num>
  <w:num w:numId="5">
    <w:abstractNumId w:val="7"/>
  </w:num>
  <w:num w:numId="6">
    <w:abstractNumId w:val="15"/>
  </w:num>
  <w:num w:numId="7">
    <w:abstractNumId w:val="4"/>
  </w:num>
  <w:num w:numId="8">
    <w:abstractNumId w:val="2"/>
  </w:num>
  <w:num w:numId="9">
    <w:abstractNumId w:val="0"/>
  </w:num>
  <w:num w:numId="10">
    <w:abstractNumId w:val="5"/>
  </w:num>
  <w:num w:numId="11">
    <w:abstractNumId w:val="14"/>
  </w:num>
  <w:num w:numId="12">
    <w:abstractNumId w:val="1"/>
  </w:num>
  <w:num w:numId="13">
    <w:abstractNumId w:val="13"/>
  </w:num>
  <w:num w:numId="14">
    <w:abstractNumId w:val="3"/>
  </w:num>
  <w:num w:numId="15">
    <w:abstractNumId w:val="10"/>
  </w:num>
  <w:num w:numId="16">
    <w:abstractNumId w:val="11"/>
  </w:num>
  <w:num w:numId="17">
    <w:abstractNumId w:val="8"/>
  </w:num>
  <w:num w:numId="1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klin Moon">
    <w15:presenceInfo w15:providerId="None" w15:userId="Franklin Moon"/>
  </w15:person>
  <w15:person w15:author="John Braley">
    <w15:presenceInfo w15:providerId="None" w15:userId="John Bra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8A7"/>
    <w:rsid w:val="001C2928"/>
    <w:rsid w:val="001C30CD"/>
    <w:rsid w:val="001C4A01"/>
    <w:rsid w:val="001D649C"/>
    <w:rsid w:val="001D67B1"/>
    <w:rsid w:val="001E1C9D"/>
    <w:rsid w:val="001E51B5"/>
    <w:rsid w:val="001F5A19"/>
    <w:rsid w:val="002023DC"/>
    <w:rsid w:val="00203632"/>
    <w:rsid w:val="00204F71"/>
    <w:rsid w:val="002202D6"/>
    <w:rsid w:val="00235597"/>
    <w:rsid w:val="00237D92"/>
    <w:rsid w:val="00241D2A"/>
    <w:rsid w:val="002459A6"/>
    <w:rsid w:val="00246EFB"/>
    <w:rsid w:val="00254727"/>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2001F"/>
    <w:rsid w:val="003252B6"/>
    <w:rsid w:val="00336127"/>
    <w:rsid w:val="003406F7"/>
    <w:rsid w:val="00345155"/>
    <w:rsid w:val="003508D9"/>
    <w:rsid w:val="0035305B"/>
    <w:rsid w:val="00356385"/>
    <w:rsid w:val="00361C42"/>
    <w:rsid w:val="003677FC"/>
    <w:rsid w:val="00370CB2"/>
    <w:rsid w:val="0037187D"/>
    <w:rsid w:val="0037603E"/>
    <w:rsid w:val="0038514E"/>
    <w:rsid w:val="00386F51"/>
    <w:rsid w:val="003876A7"/>
    <w:rsid w:val="00391015"/>
    <w:rsid w:val="0039233E"/>
    <w:rsid w:val="003B1BB6"/>
    <w:rsid w:val="003B4A17"/>
    <w:rsid w:val="003B4BA6"/>
    <w:rsid w:val="003D0CC7"/>
    <w:rsid w:val="003D22E1"/>
    <w:rsid w:val="003D3FEB"/>
    <w:rsid w:val="003D487C"/>
    <w:rsid w:val="003D6964"/>
    <w:rsid w:val="003F01CB"/>
    <w:rsid w:val="003F1CBD"/>
    <w:rsid w:val="003F1DF5"/>
    <w:rsid w:val="003F4D97"/>
    <w:rsid w:val="00401832"/>
    <w:rsid w:val="00401DCD"/>
    <w:rsid w:val="0042773F"/>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2E49"/>
    <w:rsid w:val="005C4DA1"/>
    <w:rsid w:val="005C568F"/>
    <w:rsid w:val="005D220A"/>
    <w:rsid w:val="005D275C"/>
    <w:rsid w:val="005D48E6"/>
    <w:rsid w:val="005D609C"/>
    <w:rsid w:val="005E3DAD"/>
    <w:rsid w:val="005F208E"/>
    <w:rsid w:val="005F38DD"/>
    <w:rsid w:val="005F595B"/>
    <w:rsid w:val="00607728"/>
    <w:rsid w:val="00614E65"/>
    <w:rsid w:val="00615D2E"/>
    <w:rsid w:val="006220FB"/>
    <w:rsid w:val="006251EF"/>
    <w:rsid w:val="00630909"/>
    <w:rsid w:val="00631F33"/>
    <w:rsid w:val="00632D06"/>
    <w:rsid w:val="006360FD"/>
    <w:rsid w:val="00641A32"/>
    <w:rsid w:val="00647C78"/>
    <w:rsid w:val="006569BF"/>
    <w:rsid w:val="00663571"/>
    <w:rsid w:val="00665167"/>
    <w:rsid w:val="00670995"/>
    <w:rsid w:val="00680431"/>
    <w:rsid w:val="006842C9"/>
    <w:rsid w:val="006A646E"/>
    <w:rsid w:val="006B797F"/>
    <w:rsid w:val="006C0FDB"/>
    <w:rsid w:val="006D2AEE"/>
    <w:rsid w:val="006E3C33"/>
    <w:rsid w:val="006E5845"/>
    <w:rsid w:val="006E73FA"/>
    <w:rsid w:val="006F1651"/>
    <w:rsid w:val="006F4F2E"/>
    <w:rsid w:val="00700FD6"/>
    <w:rsid w:val="007023B6"/>
    <w:rsid w:val="0070381E"/>
    <w:rsid w:val="007143C4"/>
    <w:rsid w:val="007207D0"/>
    <w:rsid w:val="007210D9"/>
    <w:rsid w:val="00743482"/>
    <w:rsid w:val="00770168"/>
    <w:rsid w:val="00772959"/>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E36C9"/>
    <w:rsid w:val="008F4885"/>
    <w:rsid w:val="009001A6"/>
    <w:rsid w:val="00900772"/>
    <w:rsid w:val="00916750"/>
    <w:rsid w:val="00916783"/>
    <w:rsid w:val="009217B9"/>
    <w:rsid w:val="00922F31"/>
    <w:rsid w:val="009244AC"/>
    <w:rsid w:val="00924885"/>
    <w:rsid w:val="00927F06"/>
    <w:rsid w:val="0093101C"/>
    <w:rsid w:val="009317C2"/>
    <w:rsid w:val="009334C6"/>
    <w:rsid w:val="009351C2"/>
    <w:rsid w:val="00936250"/>
    <w:rsid w:val="009459EF"/>
    <w:rsid w:val="00952175"/>
    <w:rsid w:val="00952961"/>
    <w:rsid w:val="00965786"/>
    <w:rsid w:val="00967B9D"/>
    <w:rsid w:val="009720FF"/>
    <w:rsid w:val="00977C53"/>
    <w:rsid w:val="0098365C"/>
    <w:rsid w:val="00984F63"/>
    <w:rsid w:val="009850D8"/>
    <w:rsid w:val="00986901"/>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30903"/>
    <w:rsid w:val="00A31AAB"/>
    <w:rsid w:val="00A34663"/>
    <w:rsid w:val="00A370E2"/>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D3741"/>
    <w:rsid w:val="00AE07AA"/>
    <w:rsid w:val="00AE2838"/>
    <w:rsid w:val="00AE3217"/>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87404"/>
    <w:rsid w:val="00C9200E"/>
    <w:rsid w:val="00C92061"/>
    <w:rsid w:val="00CA1B24"/>
    <w:rsid w:val="00CA6DFB"/>
    <w:rsid w:val="00CB0CF3"/>
    <w:rsid w:val="00CB70CE"/>
    <w:rsid w:val="00CC0067"/>
    <w:rsid w:val="00CD3ED8"/>
    <w:rsid w:val="00CE0102"/>
    <w:rsid w:val="00CF14A4"/>
    <w:rsid w:val="00CF7401"/>
    <w:rsid w:val="00CF75EA"/>
    <w:rsid w:val="00D02BF2"/>
    <w:rsid w:val="00D072EC"/>
    <w:rsid w:val="00D12705"/>
    <w:rsid w:val="00D2117E"/>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E5730"/>
    <w:rsid w:val="00DF0C77"/>
    <w:rsid w:val="00DF10BB"/>
    <w:rsid w:val="00DF4811"/>
    <w:rsid w:val="00E01D52"/>
    <w:rsid w:val="00E077D1"/>
    <w:rsid w:val="00E1056B"/>
    <w:rsid w:val="00E26DF5"/>
    <w:rsid w:val="00E33E2E"/>
    <w:rsid w:val="00E36645"/>
    <w:rsid w:val="00E4042C"/>
    <w:rsid w:val="00E41109"/>
    <w:rsid w:val="00E42662"/>
    <w:rsid w:val="00E44CFB"/>
    <w:rsid w:val="00E53638"/>
    <w:rsid w:val="00E5686A"/>
    <w:rsid w:val="00E62E4A"/>
    <w:rsid w:val="00E70A02"/>
    <w:rsid w:val="00E71900"/>
    <w:rsid w:val="00E82CA1"/>
    <w:rsid w:val="00E831F3"/>
    <w:rsid w:val="00E8684C"/>
    <w:rsid w:val="00E87104"/>
    <w:rsid w:val="00E94C4F"/>
    <w:rsid w:val="00EA009C"/>
    <w:rsid w:val="00EA059A"/>
    <w:rsid w:val="00EA1D68"/>
    <w:rsid w:val="00EB0A83"/>
    <w:rsid w:val="00EB1DBC"/>
    <w:rsid w:val="00EB6C8E"/>
    <w:rsid w:val="00EC58A2"/>
    <w:rsid w:val="00EC5BDD"/>
    <w:rsid w:val="00EC77AC"/>
    <w:rsid w:val="00ED1DB4"/>
    <w:rsid w:val="00ED3428"/>
    <w:rsid w:val="00EE0B12"/>
    <w:rsid w:val="00EE180E"/>
    <w:rsid w:val="00EE339C"/>
    <w:rsid w:val="00EE5E87"/>
    <w:rsid w:val="00EE7323"/>
    <w:rsid w:val="00EF1F8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3971"/>
    <w:rsid w:val="00F556D4"/>
    <w:rsid w:val="00F56BA1"/>
    <w:rsid w:val="00F60772"/>
    <w:rsid w:val="00F60B64"/>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C0F5A"/>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237D92"/>
    <w:rPr>
      <w:sz w:val="16"/>
      <w:szCs w:val="16"/>
    </w:rPr>
  </w:style>
  <w:style w:type="paragraph" w:styleId="CommentText">
    <w:name w:val="annotation text"/>
    <w:basedOn w:val="Normal"/>
    <w:link w:val="CommentTextChar"/>
    <w:uiPriority w:val="99"/>
    <w:semiHidden/>
    <w:unhideWhenUsed/>
    <w:rsid w:val="00237D92"/>
    <w:pPr>
      <w:spacing w:line="240" w:lineRule="auto"/>
    </w:pPr>
    <w:rPr>
      <w:sz w:val="20"/>
      <w:szCs w:val="20"/>
    </w:rPr>
  </w:style>
  <w:style w:type="character" w:customStyle="1" w:styleId="CommentTextChar">
    <w:name w:val="Comment Text Char"/>
    <w:basedOn w:val="DefaultParagraphFont"/>
    <w:link w:val="CommentText"/>
    <w:uiPriority w:val="99"/>
    <w:semiHidden/>
    <w:rsid w:val="00237D92"/>
    <w:rPr>
      <w:sz w:val="20"/>
      <w:szCs w:val="20"/>
    </w:rPr>
  </w:style>
  <w:style w:type="paragraph" w:styleId="CommentSubject">
    <w:name w:val="annotation subject"/>
    <w:basedOn w:val="CommentText"/>
    <w:next w:val="CommentText"/>
    <w:link w:val="CommentSubjectChar"/>
    <w:uiPriority w:val="99"/>
    <w:semiHidden/>
    <w:unhideWhenUsed/>
    <w:rsid w:val="00237D92"/>
    <w:rPr>
      <w:b/>
      <w:bCs/>
    </w:rPr>
  </w:style>
  <w:style w:type="character" w:customStyle="1" w:styleId="CommentSubjectChar">
    <w:name w:val="Comment Subject Char"/>
    <w:basedOn w:val="CommentTextChar"/>
    <w:link w:val="CommentSubject"/>
    <w:uiPriority w:val="99"/>
    <w:semiHidden/>
    <w:rsid w:val="00237D9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5.xml"/><Relationship Id="rId21" Type="http://schemas.openxmlformats.org/officeDocument/2006/relationships/image" Target="media/image8.png"/><Relationship Id="rId34" Type="http://schemas.openxmlformats.org/officeDocument/2006/relationships/image" Target="media/image14.emf"/><Relationship Id="rId42" Type="http://schemas.openxmlformats.org/officeDocument/2006/relationships/image" Target="media/image21.png"/><Relationship Id="rId47" Type="http://schemas.openxmlformats.org/officeDocument/2006/relationships/image" Target="media/image25.emf"/><Relationship Id="rId50" Type="http://schemas.openxmlformats.org/officeDocument/2006/relationships/image" Target="media/image28.emf"/><Relationship Id="rId55" Type="http://schemas.openxmlformats.org/officeDocument/2006/relationships/image" Target="media/image33.png"/><Relationship Id="rId63" Type="http://schemas.openxmlformats.org/officeDocument/2006/relationships/image" Target="media/image41.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9.png"/><Relationship Id="rId11" Type="http://schemas.microsoft.com/office/2011/relationships/commentsExtended" Target="commentsExtended.xml"/><Relationship Id="rId24" Type="http://schemas.openxmlformats.org/officeDocument/2006/relationships/chart" Target="charts/chart3.xml"/><Relationship Id="rId32" Type="http://schemas.openxmlformats.org/officeDocument/2006/relationships/image" Target="media/image12.png"/><Relationship Id="rId37" Type="http://schemas.openxmlformats.org/officeDocument/2006/relationships/image" Target="media/image17.emf"/><Relationship Id="rId40" Type="http://schemas.openxmlformats.org/officeDocument/2006/relationships/image" Target="media/image19.emf"/><Relationship Id="rId45" Type="http://schemas.openxmlformats.org/officeDocument/2006/relationships/image" Target="media/image24.emf"/><Relationship Id="rId53" Type="http://schemas.openxmlformats.org/officeDocument/2006/relationships/image" Target="media/image31.png"/><Relationship Id="rId58" Type="http://schemas.openxmlformats.org/officeDocument/2006/relationships/image" Target="media/image36.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9.JPG"/><Relationship Id="rId19" Type="http://schemas.openxmlformats.org/officeDocument/2006/relationships/image" Target="media/image6.jpg"/><Relationship Id="rId14" Type="http://schemas.openxmlformats.org/officeDocument/2006/relationships/image" Target="media/image1.jp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image" Target="media/image10.png"/><Relationship Id="rId35" Type="http://schemas.openxmlformats.org/officeDocument/2006/relationships/image" Target="media/image15.emf"/><Relationship Id="rId43" Type="http://schemas.openxmlformats.org/officeDocument/2006/relationships/image" Target="media/image22.png"/><Relationship Id="rId48" Type="http://schemas.openxmlformats.org/officeDocument/2006/relationships/image" Target="media/image26.emf"/><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29.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chart" Target="charts/chart4.xml"/><Relationship Id="rId33" Type="http://schemas.openxmlformats.org/officeDocument/2006/relationships/image" Target="media/image13.emf"/><Relationship Id="rId38" Type="http://schemas.openxmlformats.org/officeDocument/2006/relationships/image" Target="media/image18.png"/><Relationship Id="rId46" Type="http://schemas.openxmlformats.org/officeDocument/2006/relationships/chart" Target="charts/chart8.xml"/><Relationship Id="rId59" Type="http://schemas.openxmlformats.org/officeDocument/2006/relationships/image" Target="media/image37.png"/><Relationship Id="rId20" Type="http://schemas.openxmlformats.org/officeDocument/2006/relationships/image" Target="media/image7.png"/><Relationship Id="rId41" Type="http://schemas.openxmlformats.org/officeDocument/2006/relationships/image" Target="media/image20.png"/><Relationship Id="rId54" Type="http://schemas.openxmlformats.org/officeDocument/2006/relationships/image" Target="media/image32.jpg"/><Relationship Id="rId62"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image" Target="media/image16.emf"/><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comments" Target="comments.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0.png"/><Relationship Id="rId60" Type="http://schemas.openxmlformats.org/officeDocument/2006/relationships/image" Target="media/image38.JPG"/><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gsnb.rutgers.edu/academics/electronic-thesis-and-dissertation-style-guide%23sample" TargetMode="External"/><Relationship Id="rId18" Type="http://schemas.openxmlformats.org/officeDocument/2006/relationships/image" Target="media/image5.png"/><Relationship Id="rId39"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3D47-491A-8070-EAE3AA45EAAE}"/>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3D47-491A-8070-EAE3AA45EAAE}"/>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E60ADEF-2467-4BE3-B71B-10F34CD10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5345</Words>
  <Characters>3047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3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2</cp:revision>
  <dcterms:created xsi:type="dcterms:W3CDTF">2019-03-05T18:41:00Z</dcterms:created>
  <dcterms:modified xsi:type="dcterms:W3CDTF">2019-03-05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OHNeSN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